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58524D65" w:rsidR="004E0DB2" w:rsidRDefault="00526163" w:rsidP="005B46C3">
      <w:pPr>
        <w:jc w:val="both"/>
      </w:pP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FDD4A6"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1B6215"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1B6215" w:rsidRDefault="00526163" w:rsidP="005B46C3">
            <w:pPr>
              <w:pStyle w:val="TableParagraph"/>
              <w:kinsoku w:val="0"/>
              <w:overflowPunct w:val="0"/>
              <w:spacing w:before="0"/>
              <w:ind w:left="110" w:right="103"/>
              <w:jc w:val="center"/>
              <w:rPr>
                <w:rFonts w:ascii="Times New Roman" w:hAnsi="Times New Roman" w:cs="Times New Roman"/>
                <w:b/>
                <w:bCs/>
              </w:rPr>
            </w:pPr>
            <w:r w:rsidRPr="001B6215">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1B6215" w:rsidRDefault="00526163" w:rsidP="005B46C3">
            <w:pPr>
              <w:pStyle w:val="TableParagraph"/>
              <w:kinsoku w:val="0"/>
              <w:overflowPunct w:val="0"/>
              <w:spacing w:before="0"/>
              <w:jc w:val="center"/>
              <w:rPr>
                <w:rFonts w:ascii="Times New Roman" w:hAnsi="Times New Roman" w:cs="Times New Roman"/>
                <w:b/>
                <w:bCs/>
              </w:rPr>
            </w:pPr>
            <w:r w:rsidRPr="001B6215">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1B6215" w:rsidRDefault="00526163" w:rsidP="005B46C3">
            <w:pPr>
              <w:pStyle w:val="TableParagraph"/>
              <w:kinsoku w:val="0"/>
              <w:overflowPunct w:val="0"/>
              <w:spacing w:before="0"/>
              <w:jc w:val="center"/>
              <w:rPr>
                <w:rFonts w:ascii="Times New Roman" w:hAnsi="Times New Roman" w:cs="Times New Roman"/>
                <w:b/>
                <w:bCs/>
              </w:rPr>
            </w:pPr>
            <w:r w:rsidRPr="001B6215">
              <w:rPr>
                <w:rFonts w:ascii="Times New Roman" w:hAnsi="Times New Roman" w:cs="Times New Roman"/>
                <w:b/>
                <w:bCs/>
              </w:rPr>
              <w:t>Long Form</w:t>
            </w:r>
          </w:p>
        </w:tc>
      </w:tr>
      <w:tr w:rsidR="001B6215" w:rsidRPr="001B6215" w14:paraId="516E4D4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1B6215" w:rsidRDefault="009901C2"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1B6215" w:rsidRDefault="001B6215" w:rsidP="005B46C3">
            <w:pPr>
              <w:pStyle w:val="TableParagraph"/>
              <w:kinsoku w:val="0"/>
              <w:overflowPunct w:val="0"/>
              <w:spacing w:before="0"/>
              <w:jc w:val="center"/>
              <w:rPr>
                <w:rStyle w:val="Strong"/>
                <w:rFonts w:ascii="Times New Roman" w:hAnsi="Times New Roman" w:cs="Times New Roman"/>
                <w:b w:val="0"/>
                <w:bCs w:val="0"/>
                <w:color w:val="000000"/>
              </w:rPr>
            </w:pPr>
            <w:r>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1B6215" w:rsidRDefault="001B6215" w:rsidP="005B46C3">
            <w:pPr>
              <w:pStyle w:val="TableParagraph"/>
              <w:kinsoku w:val="0"/>
              <w:overflowPunct w:val="0"/>
              <w:spacing w:before="0"/>
              <w:ind w:left="117"/>
              <w:jc w:val="center"/>
              <w:rPr>
                <w:rFonts w:ascii="Times New Roman" w:hAnsi="Times New Roman" w:cs="Times New Roman"/>
                <w:b/>
                <w:bCs/>
                <w:color w:val="202124"/>
                <w:shd w:val="clear" w:color="auto" w:fill="FFFFFF"/>
              </w:rPr>
            </w:pPr>
            <w:r w:rsidRPr="001B6215">
              <w:rPr>
                <w:rStyle w:val="Strong"/>
                <w:rFonts w:ascii="Times New Roman" w:hAnsi="Times New Roman" w:cs="Times New Roman"/>
                <w:b w:val="0"/>
                <w:bCs w:val="0"/>
                <w:color w:val="000000"/>
              </w:rPr>
              <w:t>Logistic Regression</w:t>
            </w:r>
          </w:p>
        </w:tc>
      </w:tr>
      <w:tr w:rsidR="001B6215" w:rsidRPr="001B6215" w14:paraId="4CF8F875"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1B6215" w:rsidRDefault="009901C2"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1B6215" w:rsidRDefault="001B6215" w:rsidP="005B46C3">
            <w:pPr>
              <w:pStyle w:val="TableParagraph"/>
              <w:kinsoku w:val="0"/>
              <w:overflowPunct w:val="0"/>
              <w:spacing w:before="0"/>
              <w:jc w:val="center"/>
              <w:rPr>
                <w:rStyle w:val="Strong"/>
                <w:rFonts w:ascii="Times New Roman" w:hAnsi="Times New Roman" w:cs="Times New Roman"/>
                <w:b w:val="0"/>
                <w:bCs w:val="0"/>
                <w:color w:val="000000"/>
              </w:rPr>
            </w:pPr>
            <w:r>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1B6215" w:rsidRDefault="001B6215" w:rsidP="005B46C3">
            <w:pPr>
              <w:pStyle w:val="TableParagraph"/>
              <w:kinsoku w:val="0"/>
              <w:overflowPunct w:val="0"/>
              <w:spacing w:before="0"/>
              <w:ind w:left="117"/>
              <w:jc w:val="center"/>
              <w:rPr>
                <w:rFonts w:ascii="Times New Roman" w:hAnsi="Times New Roman" w:cs="Times New Roman"/>
                <w:b/>
                <w:bCs/>
                <w:color w:val="202124"/>
                <w:shd w:val="clear" w:color="auto" w:fill="FFFFFF"/>
              </w:rPr>
            </w:pPr>
            <w:r w:rsidRPr="001B6215">
              <w:rPr>
                <w:rStyle w:val="Strong"/>
                <w:rFonts w:ascii="Times New Roman" w:hAnsi="Times New Roman" w:cs="Times New Roman"/>
                <w:b w:val="0"/>
                <w:bCs w:val="0"/>
                <w:color w:val="000000"/>
              </w:rPr>
              <w:t>Decision Tree</w:t>
            </w:r>
          </w:p>
        </w:tc>
      </w:tr>
      <w:tr w:rsidR="001B6215" w:rsidRPr="001B6215" w14:paraId="3C2F2F1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1B6215" w:rsidRDefault="009901C2"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1B6215" w:rsidRDefault="001B6215" w:rsidP="005B46C3">
            <w:pPr>
              <w:pStyle w:val="TableParagraph"/>
              <w:kinsoku w:val="0"/>
              <w:overflowPunct w:val="0"/>
              <w:spacing w:before="0"/>
              <w:jc w:val="center"/>
              <w:rPr>
                <w:rStyle w:val="Strong"/>
                <w:rFonts w:ascii="Times New Roman" w:hAnsi="Times New Roman" w:cs="Times New Roman"/>
                <w:b w:val="0"/>
                <w:bCs w:val="0"/>
                <w:color w:val="000000"/>
              </w:rPr>
            </w:pPr>
            <w:r>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1B6215" w:rsidRDefault="001B6215" w:rsidP="005B46C3">
            <w:pPr>
              <w:pStyle w:val="TableParagraph"/>
              <w:kinsoku w:val="0"/>
              <w:overflowPunct w:val="0"/>
              <w:spacing w:before="0"/>
              <w:ind w:left="117"/>
              <w:jc w:val="center"/>
              <w:rPr>
                <w:rFonts w:ascii="Times New Roman" w:hAnsi="Times New Roman" w:cs="Times New Roman"/>
                <w:b/>
                <w:bCs/>
                <w:color w:val="202124"/>
                <w:shd w:val="clear" w:color="auto" w:fill="FFFFFF"/>
              </w:rPr>
            </w:pPr>
            <w:r w:rsidRPr="001B6215">
              <w:rPr>
                <w:rStyle w:val="Strong"/>
                <w:rFonts w:ascii="Times New Roman" w:hAnsi="Times New Roman" w:cs="Times New Roman"/>
                <w:b w:val="0"/>
                <w:bCs w:val="0"/>
                <w:color w:val="000000"/>
              </w:rPr>
              <w:t>Random Forest</w:t>
            </w:r>
          </w:p>
        </w:tc>
      </w:tr>
      <w:tr w:rsidR="001B6215" w:rsidRPr="001B6215" w14:paraId="5464017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1B6215" w:rsidRDefault="001B6215" w:rsidP="001B6215">
            <w:pPr>
              <w:pStyle w:val="TableParagraph"/>
              <w:kinsoku w:val="0"/>
              <w:overflowPunct w:val="0"/>
              <w:spacing w:before="0"/>
              <w:jc w:val="center"/>
              <w:rPr>
                <w:rStyle w:val="Strong"/>
                <w:rFonts w:ascii="Times New Roman" w:hAnsi="Times New Roman" w:cs="Times New Roman"/>
                <w:b w:val="0"/>
                <w:bCs w:val="0"/>
                <w:color w:val="000000"/>
              </w:rPr>
            </w:pPr>
            <w:r w:rsidRPr="001B6215">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1B6215" w:rsidRDefault="001B6215" w:rsidP="001B6215">
            <w:pPr>
              <w:pStyle w:val="TableParagraph"/>
              <w:kinsoku w:val="0"/>
              <w:overflowPunct w:val="0"/>
              <w:spacing w:before="0"/>
              <w:ind w:left="117"/>
              <w:jc w:val="center"/>
              <w:rPr>
                <w:rFonts w:ascii="Times New Roman" w:hAnsi="Times New Roman" w:cs="Times New Roman"/>
                <w:color w:val="202124"/>
                <w:shd w:val="clear" w:color="auto" w:fill="FFFFFF"/>
              </w:rPr>
            </w:pPr>
            <w:r w:rsidRPr="001B6215">
              <w:rPr>
                <w:rFonts w:ascii="Times New Roman" w:hAnsi="Times New Roman" w:cs="Times New Roman"/>
              </w:rPr>
              <w:t>k-Nearest Neighbours</w:t>
            </w:r>
          </w:p>
        </w:tc>
      </w:tr>
      <w:tr w:rsidR="001B6215" w:rsidRPr="001B6215"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10CF2173" w:rsidR="001B6215" w:rsidRPr="001B6215" w:rsidRDefault="001B6215" w:rsidP="001B6215">
            <w:pPr>
              <w:pStyle w:val="TableParagraph"/>
              <w:kinsoku w:val="0"/>
              <w:overflowPunct w:val="0"/>
              <w:spacing w:before="0"/>
              <w:jc w:val="center"/>
              <w:rPr>
                <w:rFonts w:ascii="Times New Roman" w:hAnsi="Times New Roman" w:cs="Times New Roman"/>
                <w:b/>
                <w:bCs/>
              </w:rPr>
            </w:pPr>
            <w:r w:rsidRPr="001B6215">
              <w:rPr>
                <w:rStyle w:val="Strong"/>
                <w:rFonts w:ascii="Times New Roman" w:hAnsi="Times New Roman" w:cs="Times New Roman"/>
                <w:b w:val="0"/>
                <w:bCs w:val="0"/>
                <w:color w:val="000000"/>
              </w:rPr>
              <w:t>XG Boost</w:t>
            </w:r>
            <w:r w:rsidRPr="001B6215">
              <w:rPr>
                <w:rFonts w:ascii="Times New Roman" w:hAnsi="Times New Roman" w:cs="Times New Roman"/>
                <w:b/>
                <w:bCs/>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hAnsi="Times New Roman" w:cs="Times New Roman"/>
                <w:color w:val="202124"/>
                <w:shd w:val="clear" w:color="auto" w:fill="FFFFFF"/>
              </w:rPr>
              <w:t>Extreme Gradient Boosting</w:t>
            </w:r>
          </w:p>
        </w:tc>
      </w:tr>
      <w:tr w:rsidR="001B6215" w:rsidRPr="001B6215"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1B6215" w:rsidRDefault="001B6215" w:rsidP="001B6215">
            <w:pPr>
              <w:pStyle w:val="TableParagraph"/>
              <w:kinsoku w:val="0"/>
              <w:overflowPunct w:val="0"/>
              <w:spacing w:before="0"/>
              <w:jc w:val="center"/>
              <w:rPr>
                <w:rFonts w:ascii="Times New Roman" w:hAnsi="Times New Roman" w:cs="Times New Roman"/>
              </w:rPr>
            </w:pPr>
            <w:r w:rsidRPr="001B6215">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hAnsi="Times New Roman" w:cs="Times New Roman"/>
              </w:rPr>
              <w:t>Cross-Industry Standard Process for Data Mining</w:t>
            </w:r>
          </w:p>
        </w:tc>
      </w:tr>
      <w:tr w:rsidR="001B6215" w:rsidRPr="001B6215"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1B6215" w:rsidRDefault="001B6215" w:rsidP="001B6215">
            <w:pPr>
              <w:pStyle w:val="TableParagraph"/>
              <w:kinsoku w:val="0"/>
              <w:overflowPunct w:val="0"/>
              <w:spacing w:before="0"/>
              <w:jc w:val="center"/>
              <w:rPr>
                <w:rFonts w:ascii="Times New Roman" w:hAnsi="Times New Roman" w:cs="Times New Roman"/>
                <w:color w:val="202124"/>
                <w:shd w:val="clear" w:color="auto" w:fill="FFFFFF"/>
              </w:rPr>
            </w:pPr>
            <w:r w:rsidRPr="001B6215">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hAnsi="Times New Roman" w:cs="Times New Roman"/>
              </w:rPr>
              <w:t>volume-weighted average price</w:t>
            </w:r>
          </w:p>
        </w:tc>
      </w:tr>
      <w:tr w:rsidR="001B6215" w:rsidRPr="001B6215"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1B6215" w:rsidRDefault="009901C2"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1B6215" w:rsidRDefault="001B6215" w:rsidP="001B6215">
            <w:pPr>
              <w:pStyle w:val="TableParagraph"/>
              <w:kinsoku w:val="0"/>
              <w:overflowPunct w:val="0"/>
              <w:spacing w:before="0"/>
              <w:jc w:val="center"/>
              <w:rPr>
                <w:rFonts w:ascii="Times New Roman" w:hAnsi="Times New Roman" w:cs="Times New Roman"/>
                <w:color w:val="202124"/>
                <w:shd w:val="clear" w:color="auto" w:fill="FFFFFF"/>
              </w:rPr>
            </w:pPr>
            <w:r w:rsidRPr="001B6215">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1B6215" w:rsidRDefault="001B6215" w:rsidP="001B6215">
            <w:pPr>
              <w:pStyle w:val="TableParagraph"/>
              <w:kinsoku w:val="0"/>
              <w:overflowPunct w:val="0"/>
              <w:spacing w:before="0"/>
              <w:ind w:left="117"/>
              <w:jc w:val="center"/>
              <w:rPr>
                <w:rFonts w:ascii="Times New Roman" w:hAnsi="Times New Roman" w:cs="Times New Roman"/>
              </w:rPr>
            </w:pPr>
            <w:r w:rsidRPr="001B6215">
              <w:rPr>
                <w:rFonts w:ascii="Times New Roman" w:eastAsia="Calibri" w:hAnsi="Times New Roman" w:cs="Times New Roman"/>
                <w:lang w:val="en-US" w:eastAsia="en-US"/>
              </w:rPr>
              <w:t>National Stock Exchange</w:t>
            </w:r>
          </w:p>
        </w:tc>
      </w:tr>
      <w:tr w:rsidR="000A096D" w:rsidRPr="001B6215" w14:paraId="4B579165"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1B6215"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5E4031" w:rsidRDefault="005E4031" w:rsidP="001B6215">
            <w:pPr>
              <w:pStyle w:val="TableParagraph"/>
              <w:kinsoku w:val="0"/>
              <w:overflowPunct w:val="0"/>
              <w:spacing w:before="0"/>
              <w:ind w:left="117"/>
              <w:jc w:val="center"/>
              <w:rPr>
                <w:rFonts w:ascii="Times New Roman" w:eastAsia="Calibri" w:hAnsi="Times New Roman" w:cs="Times New Roman"/>
                <w:lang w:val="en-US" w:eastAsia="en-US"/>
              </w:rPr>
            </w:pPr>
            <w:r w:rsidRPr="005E4031">
              <w:rPr>
                <w:rFonts w:ascii="Times New Roman" w:hAnsi="Times New Roman" w:cs="Times New Roman"/>
                <w:color w:val="202124"/>
                <w:shd w:val="clear" w:color="auto" w:fill="FFFFFF"/>
              </w:rPr>
              <w:t>Housing Development Finance Corporation Limited</w:t>
            </w:r>
          </w:p>
        </w:tc>
      </w:tr>
      <w:tr w:rsidR="000A096D" w:rsidRPr="001B6215" w14:paraId="44AEDAA2"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1B6215"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1B6215" w:rsidRDefault="005E4031" w:rsidP="001B6215">
            <w:pPr>
              <w:pStyle w:val="TableParagraph"/>
              <w:kinsoku w:val="0"/>
              <w:overflowPunct w:val="0"/>
              <w:spacing w:before="0"/>
              <w:ind w:left="117"/>
              <w:jc w:val="center"/>
              <w:rPr>
                <w:rFonts w:ascii="Times New Roman" w:eastAsia="Calibri" w:hAnsi="Times New Roman" w:cs="Times New Roman"/>
                <w:lang w:val="en-US" w:eastAsia="en-US"/>
              </w:rPr>
            </w:pPr>
            <w:r>
              <w:rPr>
                <w:rFonts w:ascii="Times New Roman" w:eastAsia="Calibri" w:hAnsi="Times New Roman" w:cs="Times New Roman"/>
                <w:lang w:val="en-US" w:eastAsia="en-US"/>
              </w:rPr>
              <w:t>State Bank of India</w:t>
            </w:r>
          </w:p>
        </w:tc>
      </w:tr>
      <w:tr w:rsidR="000A096D" w:rsidRPr="001B6215" w14:paraId="107501B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1B6215"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1B6215" w:rsidRDefault="005E4031" w:rsidP="001B6215">
            <w:pPr>
              <w:pStyle w:val="TableParagraph"/>
              <w:kinsoku w:val="0"/>
              <w:overflowPunct w:val="0"/>
              <w:spacing w:before="0"/>
              <w:ind w:left="117"/>
              <w:jc w:val="center"/>
              <w:rPr>
                <w:rFonts w:ascii="Times New Roman" w:eastAsia="Calibri" w:hAnsi="Times New Roman" w:cs="Times New Roman"/>
                <w:lang w:val="en-US" w:eastAsia="en-US"/>
              </w:rPr>
            </w:pPr>
            <w:r w:rsidRPr="00C528E1">
              <w:t>Relative Strength Index</w:t>
            </w:r>
          </w:p>
        </w:tc>
      </w:tr>
      <w:tr w:rsidR="005E4031" w:rsidRPr="001B6215" w14:paraId="2540525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C528E1" w:rsidRDefault="005E4031" w:rsidP="001B6215">
            <w:pPr>
              <w:pStyle w:val="TableParagraph"/>
              <w:kinsoku w:val="0"/>
              <w:overflowPunct w:val="0"/>
              <w:spacing w:before="0"/>
              <w:ind w:left="117"/>
              <w:jc w:val="center"/>
            </w:pPr>
            <w:r w:rsidRPr="002F15C7">
              <w:t>Moving Average Convergence Divergence</w:t>
            </w:r>
          </w:p>
        </w:tc>
      </w:tr>
      <w:tr w:rsidR="005E4031" w:rsidRPr="001B6215" w14:paraId="02505C2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Default="005E4031" w:rsidP="001B621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Default="005E4031" w:rsidP="001B6215">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2F15C7" w:rsidRDefault="005E4031" w:rsidP="001B6215">
            <w:pPr>
              <w:pStyle w:val="TableParagraph"/>
              <w:kinsoku w:val="0"/>
              <w:overflowPunct w:val="0"/>
              <w:spacing w:before="0"/>
              <w:ind w:left="117"/>
              <w:jc w:val="center"/>
            </w:pPr>
            <w:r w:rsidRPr="002F15C7">
              <w:t>Average Directional Index</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45"/>
        <w:gridCol w:w="6300"/>
        <w:gridCol w:w="720"/>
      </w:tblGrid>
      <w:tr w:rsidR="002C3450" w14:paraId="6771C86C"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0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630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72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lastRenderedPageBreak/>
              <w:t>Table 1</w:t>
            </w:r>
            <w:r w:rsidR="007F13AD">
              <w:rPr>
                <w:rFonts w:ascii="Times New Roman" w:hAnsi="Times New Roman" w:cs="Times New Roman"/>
              </w:rPr>
              <w:t>0</w:t>
            </w:r>
            <w:r w:rsidRPr="00CB08A3">
              <w:rPr>
                <w:rFonts w:ascii="Times New Roman" w:hAnsi="Times New Roman" w:cs="Times New Roman"/>
              </w:rPr>
              <w:t>.2</w:t>
            </w:r>
          </w:p>
        </w:tc>
        <w:tc>
          <w:tcPr>
            <w:tcW w:w="630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72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630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630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630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630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630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630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0D1F96">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630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72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55A35536"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w:t>
      </w:r>
      <w:r w:rsidR="00CB74A5">
        <w:rPr>
          <w:rFonts w:eastAsia="Calibri"/>
          <w:bCs/>
          <w:lang w:val="en-US" w:eastAsia="en-US"/>
        </w:rPr>
        <w:t>two</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E263CC"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E263CC"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E263CC"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E263CC"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7AB1AE82" w14:textId="5F30851F" w:rsidR="00907913" w:rsidRDefault="00907913" w:rsidP="005B46C3">
      <w:pPr>
        <w:jc w:val="both"/>
        <w:rPr>
          <w:rFonts w:eastAsia="Calibri"/>
          <w:lang w:val="en-US" w:eastAsia="en-US"/>
        </w:rPr>
      </w:pPr>
      <w:r>
        <w:rPr>
          <w:rFonts w:eastAsia="Calibri"/>
          <w:lang w:val="en-US" w:eastAsia="en-US"/>
        </w:rPr>
        <w:t>Trading</w:t>
      </w:r>
      <w:r w:rsidRPr="00A545FC">
        <w:rPr>
          <w:rFonts w:eastAsia="Calibri"/>
          <w:lang w:val="en-US" w:eastAsia="en-US"/>
        </w:rPr>
        <w:t xml:space="preserve"> in </w:t>
      </w:r>
      <w:r>
        <w:rPr>
          <w:rFonts w:eastAsia="Calibri"/>
          <w:lang w:val="en-US" w:eastAsia="en-US"/>
        </w:rPr>
        <w:t xml:space="preserve">the </w:t>
      </w:r>
      <w:r w:rsidRPr="00A545FC">
        <w:rPr>
          <w:rFonts w:eastAsia="Calibri"/>
          <w:lang w:val="en-US" w:eastAsia="en-US"/>
        </w:rPr>
        <w:t>stock market ha</w:t>
      </w:r>
      <w:r>
        <w:rPr>
          <w:rFonts w:eastAsia="Calibri"/>
          <w:lang w:val="en-US" w:eastAsia="en-US"/>
        </w:rPr>
        <w:t>s</w:t>
      </w:r>
      <w:r w:rsidRPr="00A545FC">
        <w:rPr>
          <w:rFonts w:eastAsia="Calibri"/>
          <w:lang w:val="en-US" w:eastAsia="en-US"/>
        </w:rPr>
        <w:t xml:space="preserve"> gone through </w:t>
      </w:r>
      <w:r>
        <w:rPr>
          <w:rFonts w:eastAsia="Calibri"/>
          <w:lang w:val="en-US" w:eastAsia="en-US"/>
        </w:rPr>
        <w:t>tremendous</w:t>
      </w:r>
      <w:r w:rsidRPr="00A545FC">
        <w:rPr>
          <w:rFonts w:eastAsia="Calibri"/>
          <w:lang w:val="en-US" w:eastAsia="en-US"/>
        </w:rPr>
        <w:t xml:space="preserve"> advancements </w:t>
      </w:r>
      <w:r>
        <w:rPr>
          <w:rFonts w:eastAsia="Calibri"/>
          <w:lang w:val="en-US" w:eastAsia="en-US"/>
        </w:rPr>
        <w:t>through</w:t>
      </w:r>
      <w:r w:rsidRPr="00A545FC">
        <w:rPr>
          <w:rFonts w:eastAsia="Calibri"/>
          <w:lang w:val="en-US" w:eastAsia="en-US"/>
        </w:rPr>
        <w:t xml:space="preserve"> </w:t>
      </w:r>
      <w:r>
        <w:rPr>
          <w:rFonts w:eastAsia="Calibri"/>
          <w:lang w:val="en-US" w:eastAsia="en-US"/>
        </w:rPr>
        <w:t xml:space="preserve">the </w:t>
      </w:r>
      <w:r w:rsidRPr="00A545FC">
        <w:rPr>
          <w:rFonts w:eastAsia="Calibri"/>
          <w:lang w:val="en-US" w:eastAsia="en-US"/>
        </w:rPr>
        <w:t xml:space="preserve">use of certain programming rules or predefined algorithms. Whereas the use of 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1E938A28" w14:textId="77777777" w:rsidR="00907913" w:rsidRDefault="00907913" w:rsidP="005B46C3">
      <w:pPr>
        <w:jc w:val="both"/>
        <w:rPr>
          <w:rFonts w:eastAsia="Calibri"/>
          <w:lang w:val="en-US" w:eastAsia="en-US"/>
        </w:rPr>
      </w:pPr>
    </w:p>
    <w:p w14:paraId="0755D4C1" w14:textId="3C1EFCA4" w:rsidR="00907913"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734AC372" w14:textId="77777777" w:rsidR="00907913" w:rsidRDefault="00907913" w:rsidP="00907913">
      <w:pPr>
        <w:jc w:val="both"/>
        <w:rPr>
          <w:rFonts w:eastAsia="Calibri"/>
          <w:lang w:val="en-US" w:eastAsia="en-US"/>
        </w:rPr>
      </w:pPr>
    </w:p>
    <w:p w14:paraId="1807807D" w14:textId="33D9C220" w:rsidR="00907913" w:rsidRDefault="00907913" w:rsidP="0090791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buying and selling shares via a dealer, there is mostly a fee paid to the dealer for each buy and sale.  The rate of commission varies from dealer to dealer; however, it'll almost devour up the income due to the fact 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091777B5" w14:textId="77777777" w:rsidR="00907913" w:rsidRDefault="00907913" w:rsidP="00907913">
      <w:pPr>
        <w:jc w:val="both"/>
        <w:rPr>
          <w:rFonts w:eastAsia="Calibri"/>
          <w:lang w:val="en-US" w:eastAsia="en-US"/>
        </w:rPr>
      </w:pPr>
    </w:p>
    <w:p w14:paraId="01B0AA55" w14:textId="278A5A36" w:rsidR="00624FB2" w:rsidRPr="00907913" w:rsidRDefault="00907913" w:rsidP="0090791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9943CBB" w14:textId="18814E6D"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5259CF5" w14:textId="77777777" w:rsidR="00CE044B" w:rsidRDefault="00CE044B" w:rsidP="00CE044B">
      <w:r>
        <w:t xml:space="preserve">The stock market is highly variable and indeterministic due to various parameters impacting price movements in numerous sizes and layers. According to efficient market theory, the market corrects itself, meaning that the current share price represents the appropriate total combined price, which is neither excessively low nor excessively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DA02DB">
        <w:rPr>
          <w:noProof/>
        </w:rPr>
        <w:t>(Rajkar et al., 2021)</w:t>
      </w:r>
      <w:r>
        <w:fldChar w:fldCharType="end"/>
      </w:r>
      <w:r>
        <w:t>.</w:t>
      </w:r>
    </w:p>
    <w:p w14:paraId="6F03580A" w14:textId="77777777" w:rsidR="00CE044B" w:rsidRDefault="00CE044B" w:rsidP="00CE044B"/>
    <w:p w14:paraId="6E556D31" w14:textId="77777777" w:rsidR="00CE044B" w:rsidRDefault="00CE044B" w:rsidP="00CE044B">
      <w:r>
        <w:t xml:space="preserve">Even though much trading is conducted by algorithms at speeds and a scope that exceed human cognition, humans are not marginalised by but remain a crucial cog in contemporary algorithmic trading .Whereas ultrafast HFT algorithms enhances traders’ ability to seize arbitrage opportunities long before any human would have been able to identify them, machine learning expands the scope of data mining and data processing and thus, enhances the capacity to trawl markets in search of patterns and correlations to exploit </w:t>
      </w:r>
      <w:r>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fldChar w:fldCharType="separate"/>
      </w:r>
      <w:r w:rsidRPr="0055648D">
        <w:rPr>
          <w:noProof/>
        </w:rPr>
        <w:t>(Hansen, 2020)</w:t>
      </w:r>
      <w:r>
        <w:fldChar w:fldCharType="end"/>
      </w:r>
      <w:r>
        <w:t>.</w:t>
      </w:r>
    </w:p>
    <w:p w14:paraId="5E4AF0DA" w14:textId="77777777" w:rsidR="00CE044B" w:rsidRDefault="00CE044B" w:rsidP="00CE044B"/>
    <w:p w14:paraId="7C06C55E" w14:textId="77777777" w:rsidR="00CE044B" w:rsidRDefault="00CE044B" w:rsidP="00CE044B">
      <w:r>
        <w:t xml:space="preserve">In its actual work in the practical world, algorithmic trading has made rapid progress in technology, and this has led to an arms-race among participants for acquiring the fastest and most efficient algorithms and machines. As a side effect, increased competition has eroded profits. Regulators have also clamped down on algorithmic trading, following accusations of market manipulation. Market manipulation, once thought of as a predominantly developing market issue has now featured quite prominently in developed countries via AT. One of the outcomes of this scenario is that AT is resorting to high risk strategies in hopes of making profits </w:t>
      </w:r>
      <w:r>
        <w:fldChar w:fldCharType="begin" w:fldLock="1"/>
      </w:r>
      <w:r>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fldChar w:fldCharType="separate"/>
      </w:r>
      <w:r w:rsidRPr="006061BC">
        <w:rPr>
          <w:noProof/>
        </w:rPr>
        <w:t>(Mukerji et al., 2019)</w:t>
      </w:r>
      <w:r>
        <w:fldChar w:fldCharType="end"/>
      </w:r>
      <w:r>
        <w:t>.</w:t>
      </w:r>
    </w:p>
    <w:p w14:paraId="2ACE8FC0" w14:textId="77777777" w:rsidR="00CE044B" w:rsidRDefault="00CE044B" w:rsidP="00CE044B"/>
    <w:p w14:paraId="516D821B" w14:textId="77777777" w:rsidR="00CE044B" w:rsidRDefault="00CE044B" w:rsidP="00CE044B">
      <w:r>
        <w:t xml:space="preserve">use of fundamental analysis leads to achieving a rate of return above the average market return which affects the effectiveness of investment decisions for traders. in the same direction it concluded that traders Using the fundamental analysis to identify the expected return for companies and to open short positions by selling the shares of companies whose return is expected to decrease in the future and then cover these positions by buying back the shares of these companie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F5642F">
        <w:rPr>
          <w:noProof/>
        </w:rPr>
        <w:t>(Elbialy, 2019)</w:t>
      </w:r>
      <w:r>
        <w:fldChar w:fldCharType="end"/>
      </w:r>
      <w:r>
        <w:t>.</w:t>
      </w:r>
    </w:p>
    <w:p w14:paraId="712518FA" w14:textId="77777777" w:rsidR="00CE044B" w:rsidRDefault="00CE044B" w:rsidP="00CE044B"/>
    <w:p w14:paraId="373C207D" w14:textId="77777777" w:rsidR="00CE044B" w:rsidRDefault="00CE044B" w:rsidP="00CE044B">
      <w:r>
        <w:t xml:space="preserve">Companies must pay attention to the right funding sources to run their business. Both in terms of capital and risk costs so as to minimize the possibility of risks that can hinder the process of investment growth and optimize corporate profits. Companies must be careful in </w:t>
      </w:r>
      <w:r>
        <w:lastRenderedPageBreak/>
        <w:t xml:space="preserve">increasing funding sources from debt, although this can be profitable, but on the other hand it can be a big risk if the company fails to pay its obligations, which can cause losses to the company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F5642F">
        <w:rPr>
          <w:noProof/>
        </w:rPr>
        <w:t>(Anjani &amp; Syarif, 2019)</w:t>
      </w:r>
      <w:r>
        <w:fldChar w:fldCharType="end"/>
      </w:r>
      <w:r>
        <w:t>.</w:t>
      </w:r>
    </w:p>
    <w:p w14:paraId="18B72405" w14:textId="77777777" w:rsidR="00CE044B" w:rsidRDefault="00CE044B" w:rsidP="00CE044B"/>
    <w:p w14:paraId="44ED87AB" w14:textId="77777777" w:rsidR="00CE044B" w:rsidRDefault="00CE044B" w:rsidP="00CE044B">
      <w:r>
        <w:t xml:space="preserve">The efficient market hypothesis confirms that advantages gained by an investor are vulnerable to be neutralized by others when they have access to the same kind of market information. Investors then try to find extra information to help in trading and consider that historical data may provide indications of future price movements </w:t>
      </w:r>
      <w:r>
        <w:fldChar w:fldCharType="begin" w:fldLock="1"/>
      </w:r>
      <w:r>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fldChar w:fldCharType="separate"/>
      </w:r>
      <w:r w:rsidRPr="0030743C">
        <w:rPr>
          <w:noProof/>
        </w:rPr>
        <w:t>(Faijareon &amp; Sornil, 2019)</w:t>
      </w:r>
      <w:r>
        <w:fldChar w:fldCharType="end"/>
      </w:r>
      <w:r>
        <w:t>.</w:t>
      </w:r>
    </w:p>
    <w:p w14:paraId="677A7945" w14:textId="77777777" w:rsidR="00CE044B" w:rsidRDefault="00CE044B" w:rsidP="00CE044B"/>
    <w:p w14:paraId="608B3736" w14:textId="77777777" w:rsidR="00CE044B" w:rsidRDefault="00CE044B" w:rsidP="00CE044B">
      <w:r>
        <w:t xml:space="preserve">Technical Analysis might be a trading discipline utilized to check ventures and distinguish trading openings by examining measurable patterns assembled from exchanging action, similar to value moment and volume </w:t>
      </w:r>
      <w:r>
        <w:fldChar w:fldCharType="begin" w:fldLock="1"/>
      </w:r>
      <w:r>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fldChar w:fldCharType="separate"/>
      </w:r>
      <w:r w:rsidRPr="00E867E2">
        <w:rPr>
          <w:noProof/>
        </w:rPr>
        <w:t>(Thanekar &amp; Shaikh, 2021)</w:t>
      </w:r>
      <w:r>
        <w:fldChar w:fldCharType="end"/>
      </w:r>
      <w:r>
        <w:t>.</w:t>
      </w:r>
    </w:p>
    <w:p w14:paraId="57D20914" w14:textId="77777777" w:rsidR="00CE044B" w:rsidRDefault="00CE044B" w:rsidP="00CE044B"/>
    <w:p w14:paraId="2FB324C6" w14:textId="77777777" w:rsidR="00CE044B" w:rsidRDefault="00CE044B" w:rsidP="00CE044B">
      <w:r>
        <w:t xml:space="preserve">Fundamental analysis involves economy analysis, industry analysis and company analysis of the stock intended for purchase. Technical analysis involves the employment of several technical indicators like MACD, OBV, Moving average, etc on the past stock market prices. The merits and demerits of each of the tools are also discussed </w:t>
      </w:r>
      <w:r>
        <w:fldChar w:fldCharType="begin" w:fldLock="1"/>
      </w:r>
      <w:r>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fldChar w:fldCharType="separate"/>
      </w:r>
      <w:r w:rsidRPr="0031598F">
        <w:rPr>
          <w:noProof/>
        </w:rPr>
        <w:t>(Kimbonguila et al., 2019)</w:t>
      </w:r>
      <w:r>
        <w:fldChar w:fldCharType="end"/>
      </w:r>
      <w:r>
        <w:t>.</w:t>
      </w:r>
    </w:p>
    <w:p w14:paraId="069697F9" w14:textId="77777777" w:rsidR="00CE044B" w:rsidRDefault="00CE044B" w:rsidP="00CE044B"/>
    <w:p w14:paraId="5A50EF57" w14:textId="77777777" w:rsidR="00CE044B" w:rsidRDefault="00CE044B" w:rsidP="00CE044B">
      <w:r>
        <w:t xml:space="preserve">The expectation of different cryptocurrency like Bitcoin, Ethereum, Litecoin and Ripple digital currency price in examination with the anticipated cost by the volatility regression model effectively and trend indicators before, a great many instatements and gave the forecast in value climb for entire month </w:t>
      </w:r>
      <w:r>
        <w:fldChar w:fldCharType="begin" w:fldLock="1"/>
      </w:r>
      <w:r>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fldChar w:fldCharType="separate"/>
      </w:r>
      <w:r w:rsidRPr="005510D8">
        <w:rPr>
          <w:noProof/>
        </w:rPr>
        <w:t>(Dahham &amp; Ibrahim, 2020)</w:t>
      </w:r>
      <w:r>
        <w:fldChar w:fldCharType="end"/>
      </w:r>
      <w:r>
        <w:t>.</w:t>
      </w:r>
    </w:p>
    <w:p w14:paraId="6DFACC2C" w14:textId="77777777" w:rsidR="00CE044B" w:rsidRDefault="00CE044B" w:rsidP="00CE044B"/>
    <w:p w14:paraId="49779F95" w14:textId="77777777" w:rsidR="00CE044B" w:rsidRDefault="00CE044B" w:rsidP="00CE044B">
      <w:r>
        <w:t xml:space="preserve">an increase in the implicit market volatility is the forerunner of a future increment in the synchronization of the returns of the stock markets, which would imply a greater level in the systemic risk and a decrease in the benefits of portfolio diversification as a risk minimization tool. In this sense, from an investor’s point of view, our research helps them monitor one of the factors associated with the synchronization of equity market return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5510D8">
        <w:rPr>
          <w:noProof/>
        </w:rPr>
        <w:t>(Magner et al., 2021)</w:t>
      </w:r>
      <w:r>
        <w:fldChar w:fldCharType="end"/>
      </w:r>
      <w:r>
        <w:t>.</w:t>
      </w:r>
    </w:p>
    <w:p w14:paraId="0D31EAAD" w14:textId="77777777" w:rsidR="00CE044B" w:rsidRDefault="00CE044B" w:rsidP="00CE044B">
      <w:r>
        <w:t>Momentum trading primarily targets early recognition of trading opportunities resulting due to very strong market movement in one or the other direction. The object is to persist with the trend and hold the position as long as the trend continues. Momentum trading is amongst proven investment strategies across major markets</w:t>
      </w:r>
      <w:r>
        <w:fldChar w:fldCharType="begin" w:fldLock="1"/>
      </w:r>
      <w:r>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fldChar w:fldCharType="separate"/>
      </w:r>
      <w:r w:rsidRPr="007E6DFE">
        <w:rPr>
          <w:noProof/>
        </w:rPr>
        <w:t>(Mohapatra &amp; Misra, 2020)</w:t>
      </w:r>
      <w:r>
        <w:fldChar w:fldCharType="end"/>
      </w:r>
      <w:r>
        <w:t>.</w:t>
      </w:r>
    </w:p>
    <w:p w14:paraId="4F04B6A1" w14:textId="77777777" w:rsidR="00CE044B" w:rsidRDefault="00CE044B" w:rsidP="00CE044B"/>
    <w:p w14:paraId="02DF18C8" w14:textId="77777777" w:rsidR="00CE044B" w:rsidRDefault="00CE044B" w:rsidP="00CE044B">
      <w:pPr>
        <w:jc w:val="both"/>
        <w:rPr>
          <w:color w:val="202020"/>
          <w:shd w:val="clear" w:color="auto" w:fill="FFFFFF"/>
        </w:rPr>
      </w:pPr>
      <w:r w:rsidRPr="005B7FDD">
        <w:rPr>
          <w:color w:val="202020"/>
          <w:shd w:val="clear" w:color="auto" w:fill="FFFFFF"/>
        </w:rPr>
        <w:lastRenderedPageBreak/>
        <w:t xml:space="preserve">Some literature has used both supervised and unsupervised machine learning techniques for securities market predictive modelling and located that both kinds of models will create predictions with some accuracy. </w:t>
      </w:r>
      <w:r>
        <w:rPr>
          <w:color w:val="202020"/>
          <w:shd w:val="clear" w:color="auto" w:fill="FFFFFF"/>
        </w:rPr>
        <w:t>T</w:t>
      </w:r>
      <w:r w:rsidRPr="005B7FDD">
        <w:rPr>
          <w:color w:val="202020"/>
          <w:shd w:val="clear" w:color="auto" w:fill="FFFFFF"/>
        </w:rPr>
        <w:t>he assumption</w:t>
      </w:r>
      <w:r>
        <w:rPr>
          <w:color w:val="202020"/>
          <w:shd w:val="clear" w:color="auto" w:fill="FFFFFF"/>
        </w:rPr>
        <w:t xml:space="preserve"> is being shared</w:t>
      </w:r>
      <w:r w:rsidRPr="005B7FDD">
        <w:rPr>
          <w:color w:val="202020"/>
          <w:shd w:val="clear" w:color="auto" w:fill="FFFFFF"/>
        </w:rPr>
        <w:t xml:space="preserve"> that even machine learning techniques haven't been ready to predict monthly securities market returns with high accuracy and</w:t>
      </w:r>
      <w:r>
        <w:rPr>
          <w:color w:val="202020"/>
          <w:shd w:val="clear" w:color="auto" w:fill="FFFFFF"/>
        </w:rPr>
        <w:t xml:space="preserve"> </w:t>
      </w:r>
      <w:r w:rsidRPr="005B7FDD">
        <w:rPr>
          <w:color w:val="202020"/>
          <w:shd w:val="clear" w:color="auto" w:fill="FFFFFF"/>
        </w:rPr>
        <w:t xml:space="preserve">this belief </w:t>
      </w:r>
      <w:r>
        <w:rPr>
          <w:color w:val="202020"/>
          <w:shd w:val="clear" w:color="auto" w:fill="FFFFFF"/>
        </w:rPr>
        <w:t xml:space="preserve">is being </w:t>
      </w:r>
      <w:r w:rsidRPr="005B7FDD">
        <w:rPr>
          <w:color w:val="202020"/>
          <w:shd w:val="clear" w:color="auto" w:fill="FFFFFF"/>
        </w:rPr>
        <w:t>reiterate</w:t>
      </w:r>
      <w:r>
        <w:rPr>
          <w:color w:val="202020"/>
          <w:shd w:val="clear" w:color="auto" w:fill="FFFFFF"/>
        </w:rPr>
        <w:t xml:space="preserve">d </w:t>
      </w:r>
      <w:r w:rsidRPr="005B7FDD">
        <w:rPr>
          <w:color w:val="202020"/>
          <w:shd w:val="clear" w:color="auto" w:fill="FFFFFF"/>
        </w:rPr>
        <w:t>in this pape</w:t>
      </w:r>
      <w:r>
        <w:rPr>
          <w:color w:val="202020"/>
          <w:shd w:val="clear" w:color="auto" w:fill="FFFFFF"/>
        </w:rPr>
        <w:t xml:space="preserve">r </w:t>
      </w:r>
      <w:r>
        <w:rPr>
          <w:color w:val="202020"/>
          <w:shd w:val="clear" w:color="auto" w:fill="FFFFFF"/>
        </w:rPr>
        <w:fldChar w:fldCharType="begin" w:fldLock="1"/>
      </w:r>
      <w:r>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Pr>
          <w:color w:val="202020"/>
          <w:shd w:val="clear" w:color="auto" w:fill="FFFFFF"/>
        </w:rPr>
        <w:fldChar w:fldCharType="separate"/>
      </w:r>
      <w:r w:rsidRPr="005F1F11">
        <w:rPr>
          <w:noProof/>
          <w:color w:val="202020"/>
          <w:shd w:val="clear" w:color="auto" w:fill="FFFFFF"/>
        </w:rPr>
        <w:t>(Alhomadi, 2021)</w:t>
      </w:r>
      <w:r>
        <w:rPr>
          <w:color w:val="202020"/>
          <w:shd w:val="clear" w:color="auto" w:fill="FFFFFF"/>
        </w:rPr>
        <w:fldChar w:fldCharType="end"/>
      </w:r>
      <w:r>
        <w:rPr>
          <w:color w:val="202020"/>
          <w:shd w:val="clear" w:color="auto" w:fill="FFFFFF"/>
        </w:rPr>
        <w:t>.</w:t>
      </w:r>
    </w:p>
    <w:p w14:paraId="43C65F69" w14:textId="77777777" w:rsidR="00CE044B" w:rsidRDefault="00CE044B" w:rsidP="00CE044B">
      <w:pPr>
        <w:jc w:val="both"/>
        <w:rPr>
          <w:color w:val="202020"/>
          <w:shd w:val="clear" w:color="auto" w:fill="FFFFFF"/>
        </w:rPr>
      </w:pPr>
    </w:p>
    <w:p w14:paraId="2C47262D" w14:textId="77777777" w:rsidR="00CE044B" w:rsidRDefault="00CE044B" w:rsidP="00CE044B">
      <w:pPr>
        <w:jc w:val="both"/>
      </w:pPr>
      <w:r>
        <w:t xml:space="preserve">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w:t>
      </w:r>
      <w:r>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fldChar w:fldCharType="separate"/>
      </w:r>
      <w:r w:rsidRPr="00551969">
        <w:rPr>
          <w:noProof/>
        </w:rPr>
        <w:t>(Omta et al., 2020)</w:t>
      </w:r>
      <w:r>
        <w:fldChar w:fldCharType="end"/>
      </w:r>
      <w:r>
        <w:t>.</w:t>
      </w:r>
    </w:p>
    <w:p w14:paraId="40904D76" w14:textId="77777777" w:rsidR="00CE044B" w:rsidRDefault="00CE044B" w:rsidP="00CE044B">
      <w:pPr>
        <w:jc w:val="both"/>
      </w:pPr>
    </w:p>
    <w:p w14:paraId="7AF87BC9" w14:textId="77777777" w:rsidR="00CE044B" w:rsidRDefault="00CE044B" w:rsidP="00CE044B">
      <w:pPr>
        <w:jc w:val="both"/>
      </w:pPr>
      <w:r>
        <w:t xml:space="preserve">The central idea of PCA is to identify correlations and patterns in a dataset of higher dimensions and reduce it to a significantly lower dimension without loss of any vital information. The need for the PCA technique is because the high dimensionality data is highly complex due to inconsistencies in the features that increase the computation time </w:t>
      </w:r>
      <w:r>
        <w:fldChar w:fldCharType="begin" w:fldLock="1"/>
      </w:r>
      <w:r>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fldChar w:fldCharType="separate"/>
      </w:r>
      <w:r w:rsidRPr="004B270E">
        <w:rPr>
          <w:noProof/>
        </w:rPr>
        <w:t>(Dar, 2021)</w:t>
      </w:r>
      <w:r>
        <w:fldChar w:fldCharType="end"/>
      </w:r>
      <w:r>
        <w:t>.</w:t>
      </w:r>
    </w:p>
    <w:p w14:paraId="29B1B8A5" w14:textId="77777777" w:rsidR="00CE044B" w:rsidRDefault="00CE044B" w:rsidP="00CE044B">
      <w:pPr>
        <w:jc w:val="both"/>
      </w:pPr>
    </w:p>
    <w:p w14:paraId="220557B4" w14:textId="77777777" w:rsidR="00CE044B" w:rsidRDefault="00CE044B" w:rsidP="00CE044B">
      <w:pPr>
        <w:jc w:val="both"/>
      </w:pPr>
      <w:r>
        <w:t xml:space="preserve">The reason for using logistic regression instead of linear regression is due to two reasons : The first reason: The dependent variable is, in linear regression, a continuous variable, while the logistic regression is a discrete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CA59FA">
        <w:rPr>
          <w:noProof/>
        </w:rPr>
        <w:t>(Al-Bairmani &amp; Ismael, 2021)</w:t>
      </w:r>
      <w:r>
        <w:fldChar w:fldCharType="end"/>
      </w:r>
      <w:r>
        <w:t>.</w:t>
      </w:r>
    </w:p>
    <w:p w14:paraId="42024BFD" w14:textId="77777777" w:rsidR="00CE044B" w:rsidRDefault="00CE044B" w:rsidP="00CE044B">
      <w:pPr>
        <w:jc w:val="both"/>
      </w:pPr>
    </w:p>
    <w:p w14:paraId="6D29FA34" w14:textId="77777777" w:rsidR="00CE044B" w:rsidRDefault="00CE044B" w:rsidP="00CE044B">
      <w:pPr>
        <w:jc w:val="both"/>
      </w:pPr>
      <w:r>
        <w:t xml:space="preserve">In the decision tree, the hidden rules along with the constraints can be extracted from the data and can be mapped with the nodes and branches of the tree, which makes it more convenient for understanding. However, the complexity of the model increases with the increase in the size of the datasets. To handle the complexity, a wide number of advanced algorithms have been adopted in the field of DT for classification and regression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CA59FA">
        <w:rPr>
          <w:noProof/>
        </w:rPr>
        <w:t>(Jena &amp; Dehuri, 2020)</w:t>
      </w:r>
      <w:r>
        <w:fldChar w:fldCharType="end"/>
      </w:r>
      <w:r>
        <w:t>.</w:t>
      </w:r>
    </w:p>
    <w:p w14:paraId="7E70A029" w14:textId="77777777" w:rsidR="00CE044B" w:rsidRDefault="00CE044B" w:rsidP="00CE044B">
      <w:pPr>
        <w:jc w:val="both"/>
      </w:pPr>
      <w:r>
        <w:t xml:space="preserve">structure of the DT algorithm consists of several nodes, i.e., root, decision and leaf. The root node initiates the tree while the decision nodes are responsible for decision-making, i.e., switching from one node to another. The leaf nodes act as an output from decision nodes </w:t>
      </w:r>
      <w:r>
        <w:fldChar w:fldCharType="begin" w:fldLock="1"/>
      </w:r>
      <w:r>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fldChar w:fldCharType="separate"/>
      </w:r>
      <w:r w:rsidRPr="00EB795A">
        <w:rPr>
          <w:noProof/>
        </w:rPr>
        <w:t>(Hafeez et al., 2021)</w:t>
      </w:r>
      <w:r>
        <w:fldChar w:fldCharType="end"/>
      </w:r>
      <w:r>
        <w:t>.</w:t>
      </w:r>
    </w:p>
    <w:p w14:paraId="41BD4E17" w14:textId="77777777" w:rsidR="00CE044B" w:rsidRDefault="00CE044B" w:rsidP="00CE044B">
      <w:pPr>
        <w:jc w:val="both"/>
      </w:pPr>
    </w:p>
    <w:p w14:paraId="16699250" w14:textId="77777777" w:rsidR="00CE044B" w:rsidRDefault="00CE044B" w:rsidP="00CE044B">
      <w:pPr>
        <w:jc w:val="both"/>
      </w:pPr>
      <w:r>
        <w:lastRenderedPageBreak/>
        <w:t xml:space="preserve">Random decision forests easily adapt to nonlinearities found in the data and therefore tend to predict better than linear regression. More specifically, ensemble learning algorithms like random forests are well suited for medium to large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6105E3">
        <w:rPr>
          <w:noProof/>
        </w:rPr>
        <w:t>(Schonlau &amp; Zou, 2020)</w:t>
      </w:r>
      <w:r>
        <w:fldChar w:fldCharType="end"/>
      </w:r>
      <w:r>
        <w:t>.</w:t>
      </w:r>
    </w:p>
    <w:p w14:paraId="6B1EC540" w14:textId="77777777" w:rsidR="00CE044B" w:rsidRDefault="00CE044B" w:rsidP="00CE044B">
      <w:pPr>
        <w:jc w:val="both"/>
      </w:pPr>
    </w:p>
    <w:p w14:paraId="16821F50" w14:textId="77777777" w:rsidR="00CE044B" w:rsidRDefault="00CE044B" w:rsidP="00CE044B">
      <w:pPr>
        <w:jc w:val="both"/>
      </w:pPr>
      <w:r>
        <w:t xml:space="preserve">KNN stands for k nearest neighbour classifications, identifying new records by a combination of K's most recent historical records. KNN is a well-known statistical method that has been studied intensively in pattern recognition over the past 40 year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8A7E14">
        <w:rPr>
          <w:noProof/>
        </w:rPr>
        <w:t>(Wang, 2019)</w:t>
      </w:r>
      <w:r>
        <w:fldChar w:fldCharType="end"/>
      </w:r>
      <w:r>
        <w:t>.</w:t>
      </w:r>
    </w:p>
    <w:p w14:paraId="18F80BAB" w14:textId="77777777" w:rsidR="00CE044B" w:rsidRDefault="00CE044B" w:rsidP="00CE044B">
      <w:pPr>
        <w:jc w:val="both"/>
      </w:pPr>
    </w:p>
    <w:p w14:paraId="7EE45D29" w14:textId="77777777" w:rsidR="00CE044B" w:rsidRDefault="00CE044B" w:rsidP="00CE044B">
      <w:pPr>
        <w:jc w:val="both"/>
      </w:pPr>
      <w:r>
        <w:t xml:space="preserve">The extreme gradient boosting algorithm XGBoost8 is an ensemble learning algorithm with the advantages of high flexibility, strong predictability, strong generalization ability, high scalability, high model training efficiency, and great robustness. XGBoost has been widely applied for its multitudinous advantages, but its classification effect in the case of data imbalance is often not ideal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8B0EF9">
        <w:rPr>
          <w:noProof/>
        </w:rPr>
        <w:t>(Zhang et al., 2022)</w:t>
      </w:r>
      <w:r>
        <w:fldChar w:fldCharType="end"/>
      </w:r>
      <w:r>
        <w:t>.</w:t>
      </w:r>
    </w:p>
    <w:p w14:paraId="19D6D706" w14:textId="77777777" w:rsidR="00CE044B" w:rsidRDefault="00CE044B" w:rsidP="00CE044B">
      <w:pPr>
        <w:jc w:val="both"/>
      </w:pPr>
    </w:p>
    <w:p w14:paraId="6203AEA9" w14:textId="77777777" w:rsidR="00CE044B" w:rsidRDefault="00CE044B" w:rsidP="00CE044B">
      <w:pPr>
        <w:jc w:val="both"/>
      </w:pPr>
      <w:r>
        <w:t xml:space="preserve">several classification metrics can be derived from the confusion matrix in order to evaluate and compare the performance of several machine-learning models. Accuracy is the most used metric in machine-learning problems to determine the precision of a model according to its correctly classified examples and the total size of the dataset. Another useful metric that considers the dataset class distribution is the F1-score. This metric is helpful as it takes false positives and false negatives to determine the performance of a model. In addition, the AUC is used to determine whether a model is capable of differentiating among classes by comparing the rates of false-positive and true-positive instances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7B4CDF">
        <w:rPr>
          <w:noProof/>
        </w:rPr>
        <w:t>(Silva &amp; Naranjo, 2020)</w:t>
      </w:r>
      <w:r>
        <w:fldChar w:fldCharType="end"/>
      </w:r>
      <w:r>
        <w:t>.</w:t>
      </w:r>
    </w:p>
    <w:p w14:paraId="42506D0D" w14:textId="77777777" w:rsidR="00CE044B" w:rsidRDefault="00CE044B" w:rsidP="00CE044B">
      <w:pPr>
        <w:jc w:val="both"/>
      </w:pPr>
    </w:p>
    <w:p w14:paraId="22745587" w14:textId="17074297" w:rsidR="00CE044B" w:rsidRDefault="00CE044B" w:rsidP="00CE044B">
      <w:pPr>
        <w:jc w:val="both"/>
      </w:pPr>
      <w:r>
        <w:t xml:space="preserve">At the core of the performance evaluation of different classification algorithms we find the so-called confusion matrix. The confusion matrix is defined as the matrix providing the mix of predicted vs. actual class instances. It allows for the definition of a wide range of performance metrics namely accuracy, precision and recall </w:t>
      </w:r>
      <w:r>
        <w:fldChar w:fldCharType="begin" w:fldLock="1"/>
      </w:r>
      <w:r w:rsidR="00175CC6">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fldChar w:fldCharType="separate"/>
      </w:r>
      <w:r w:rsidRPr="007B4CDF">
        <w:rPr>
          <w:noProof/>
        </w:rPr>
        <w:t>(Markoulidakis et al., 2021)</w:t>
      </w:r>
      <w:r>
        <w:fldChar w:fldCharType="end"/>
      </w:r>
      <w:r>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3A41C71"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1F0F8808" w:rsidR="00337D07" w:rsidRDefault="00720B44" w:rsidP="00720B44">
      <w:pPr>
        <w:jc w:val="both"/>
        <w:rPr>
          <w:b/>
        </w:rPr>
      </w:pPr>
      <w:r>
        <w:t xml:space="preserve">Has been done in 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77777777"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7777777" w:rsidR="0070583A" w:rsidRDefault="0070583A" w:rsidP="00337D07">
      <w:pPr>
        <w:jc w:val="both"/>
      </w:pPr>
      <w:r w:rsidRPr="00F171E3">
        <w:lastRenderedPageBreak/>
        <w:t>Bollinger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044B7D0F"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477C8E9"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KOTAK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KOTAK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5C5812D9"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713029F6"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0D05073" w14:textId="77777777" w:rsidR="004258B5" w:rsidRDefault="00AA45B0" w:rsidP="00AA45B0">
      <w:pPr>
        <w:rPr>
          <w:rFonts w:eastAsia="Calibri"/>
        </w:rPr>
      </w:pPr>
      <w:r w:rsidRPr="00180E7E">
        <w:rPr>
          <w:rFonts w:eastAsia="Calibri"/>
        </w:rPr>
        <w:t xml:space="preserve">For momentum indicators, Awesome Oscillator Indicator, KAMA Indicator, Percentage Price Oscillator, Percentage Volume Oscillator, ROC Indicator, RSI Indicator, Stochastic </w:t>
      </w:r>
      <w:r w:rsidRPr="00180E7E">
        <w:rPr>
          <w:rFonts w:eastAsia="Calibri"/>
        </w:rPr>
        <w:lastRenderedPageBreak/>
        <w:t>Oscillator, TSI Indicator, Ultimate Oscillator, WilliamsR Indicator are being utilized as the feature variables to predict the direction of the closing price and determine the prediction accuracy.</w:t>
      </w:r>
    </w:p>
    <w:p w14:paraId="0129E6F3" w14:textId="77777777" w:rsidR="004258B5" w:rsidRDefault="004258B5" w:rsidP="00AA45B0">
      <w:pPr>
        <w:rPr>
          <w:rFonts w:eastAsia="Calibri"/>
        </w:rPr>
      </w:pPr>
    </w:p>
    <w:p w14:paraId="2B4B5093" w14:textId="77777777" w:rsidR="004258B5" w:rsidRDefault="00AA45B0" w:rsidP="00AA45B0">
      <w:pPr>
        <w:rPr>
          <w:rFonts w:eastAsia="Calibri"/>
        </w:rPr>
      </w:pPr>
      <w:r w:rsidRPr="00180E7E">
        <w:rPr>
          <w:rFonts w:eastAsia="Calibri"/>
        </w:rPr>
        <w:t>For trend indicators, ADX Indicator, Aroon Indicator, CCI Indicator, Ichimoku Indicator, KST Indicator, MACD, PSAR Indicator, EMA Indicator, WMA Indicator, Vortex Indicator are being utilized as the feature variables to predict the direction of the closing price and determine the prediction accuracy.</w:t>
      </w:r>
    </w:p>
    <w:p w14:paraId="68041B1D" w14:textId="77777777" w:rsidR="004258B5" w:rsidRDefault="004258B5" w:rsidP="00AA45B0">
      <w:pPr>
        <w:rPr>
          <w:rFonts w:eastAsia="Calibri"/>
        </w:rPr>
      </w:pPr>
    </w:p>
    <w:p w14:paraId="2C2277E3" w14:textId="45643D7A" w:rsidR="004258B5" w:rsidRDefault="004258B5" w:rsidP="00AA45B0">
      <w:pPr>
        <w:rPr>
          <w:rFonts w:eastAsia="Calibri"/>
        </w:rPr>
      </w:pPr>
      <w:r>
        <w:rPr>
          <w:rFonts w:eastAsia="Calibri"/>
        </w:rPr>
        <w:t>F</w:t>
      </w:r>
      <w:r w:rsidR="00AA45B0" w:rsidRPr="00180E7E">
        <w:rPr>
          <w:rFonts w:eastAsia="Calibri"/>
        </w:rPr>
        <w:t>or volatility indicators, Average True Range, Bollinger Bands, Donchian Channel, Keltner Channel, Ulcer Index are being used as feature variables. Lower and upper band of these volatility indicators are also utilized as feature variables and the direction of the closing price is predicted to determine what is the prediction accuracy.</w:t>
      </w:r>
    </w:p>
    <w:p w14:paraId="4DBF07E4" w14:textId="77777777" w:rsidR="004258B5" w:rsidRDefault="004258B5" w:rsidP="00AA45B0">
      <w:pPr>
        <w:rPr>
          <w:rFonts w:eastAsia="Calibri"/>
        </w:rPr>
      </w:pPr>
    </w:p>
    <w:p w14:paraId="02BBAA05" w14:textId="1613DF95" w:rsidR="00AA45B0" w:rsidRPr="007B39C0" w:rsidRDefault="004258B5" w:rsidP="00AA45B0">
      <w:pPr>
        <w:rPr>
          <w:rFonts w:eastAsia="Calibri"/>
        </w:rPr>
      </w:pPr>
      <w:r>
        <w:rPr>
          <w:rFonts w:eastAsia="Calibri"/>
        </w:rPr>
        <w:t>F</w:t>
      </w:r>
      <w:r w:rsidR="00AA45B0" w:rsidRPr="00180E7E">
        <w:rPr>
          <w:rFonts w:eastAsia="Calibri"/>
        </w:rPr>
        <w:t>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 and the direction of the closing price is predicted as to whether it is positive change, Negative change or Neutral to determine what is the prediction accuracy.</w:t>
      </w:r>
    </w:p>
    <w:p w14:paraId="74763BA8" w14:textId="77777777" w:rsidR="00AA45B0" w:rsidRDefault="00AA45B0" w:rsidP="00AA45B0"/>
    <w:p w14:paraId="63530378" w14:textId="7465140E"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Pr="00180E7E">
        <w:rPr>
          <w:color w:val="000000"/>
          <w:shd w:val="clear" w:color="auto" w:fill="FFFFFF"/>
        </w:rPr>
        <w:t>Logistic Regression Classifier,</w:t>
      </w:r>
      <w:r w:rsidR="004258B5">
        <w:rPr>
          <w:color w:val="000000"/>
          <w:shd w:val="clear" w:color="auto" w:fill="FFFFFF"/>
        </w:rPr>
        <w:t xml:space="preserve"> </w:t>
      </w:r>
      <w:r w:rsidRPr="00180E7E">
        <w:rPr>
          <w:color w:val="000000"/>
          <w:shd w:val="clear" w:color="auto" w:fill="FFFFFF"/>
        </w:rPr>
        <w:t>Decision Tree Classifier,</w:t>
      </w:r>
      <w:r w:rsidR="004258B5">
        <w:rPr>
          <w:color w:val="000000"/>
          <w:shd w:val="clear" w:color="auto" w:fill="FFFFFF"/>
        </w:rPr>
        <w:t xml:space="preserve"> </w:t>
      </w:r>
      <w:r w:rsidRPr="00180E7E">
        <w:rPr>
          <w:color w:val="000000"/>
          <w:shd w:val="clear" w:color="auto" w:fill="FFFFFF"/>
        </w:rPr>
        <w:t>Random Forest Classifier,</w:t>
      </w:r>
      <w:r w:rsidR="004258B5">
        <w:rPr>
          <w:color w:val="000000"/>
          <w:shd w:val="clear" w:color="auto" w:fill="FFFFFF"/>
        </w:rPr>
        <w:t xml:space="preserve"> </w:t>
      </w:r>
      <w:r w:rsidRPr="00180E7E">
        <w:rPr>
          <w:color w:val="000000"/>
          <w:shd w:val="clear" w:color="auto" w:fill="FFFFFF"/>
        </w:rPr>
        <w:t>K Nearest Neighbours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77777777"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15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lastRenderedPageBreak/>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7E96D06C" w14:textId="7AC6CC79" w:rsidR="00327135" w:rsidRDefault="00327135" w:rsidP="005B46C3">
      <w:pPr>
        <w:shd w:val="clear" w:color="auto" w:fill="FFFFFF"/>
        <w:spacing w:before="120" w:after="120"/>
        <w:contextualSpacing/>
        <w:jc w:val="both"/>
        <w:rPr>
          <w:rFonts w:cstheme="minorHAnsi"/>
          <w:color w:val="202122"/>
        </w:rPr>
      </w:pPr>
    </w:p>
    <w:p w14:paraId="379F26EF" w14:textId="6FA564BB" w:rsidR="00327135" w:rsidRDefault="00327135" w:rsidP="005B46C3">
      <w:pPr>
        <w:shd w:val="clear" w:color="auto" w:fill="FFFFFF"/>
        <w:spacing w:before="120" w:after="120"/>
        <w:contextualSpacing/>
        <w:jc w:val="both"/>
        <w:rPr>
          <w:rFonts w:cstheme="minorHAnsi"/>
          <w:color w:val="202122"/>
        </w:rPr>
      </w:pPr>
    </w:p>
    <w:p w14:paraId="371645D5" w14:textId="6C81C56E" w:rsidR="00327135" w:rsidRDefault="00327135" w:rsidP="005B46C3">
      <w:pPr>
        <w:shd w:val="clear" w:color="auto" w:fill="FFFFFF"/>
        <w:spacing w:before="120" w:after="120"/>
        <w:contextualSpacing/>
        <w:jc w:val="both"/>
        <w:rPr>
          <w:rFonts w:cstheme="minorHAnsi"/>
          <w:color w:val="202122"/>
        </w:rPr>
      </w:pPr>
    </w:p>
    <w:p w14:paraId="498010FC" w14:textId="51186F7C" w:rsidR="00327135" w:rsidRDefault="00327135" w:rsidP="005B46C3">
      <w:pPr>
        <w:shd w:val="clear" w:color="auto" w:fill="FFFFFF"/>
        <w:spacing w:before="120" w:after="120"/>
        <w:contextualSpacing/>
        <w:jc w:val="both"/>
        <w:rPr>
          <w:rFonts w:cstheme="minorHAnsi"/>
          <w:color w:val="202122"/>
        </w:rPr>
      </w:pPr>
    </w:p>
    <w:p w14:paraId="3179BD04" w14:textId="77777777" w:rsidR="00327135" w:rsidRDefault="00327135" w:rsidP="005B46C3">
      <w:pPr>
        <w:shd w:val="clear" w:color="auto" w:fill="FFFFFF"/>
        <w:spacing w:before="120" w:after="120"/>
        <w:contextualSpacing/>
        <w:jc w:val="both"/>
        <w:rPr>
          <w:rFonts w:cstheme="minorHAnsi"/>
          <w:color w:val="202122"/>
        </w:rPr>
      </w:pPr>
    </w:p>
    <w:p w14:paraId="0978B964" w14:textId="26551B8B" w:rsidR="006F3076" w:rsidRDefault="006F3076" w:rsidP="005B46C3">
      <w:pPr>
        <w:shd w:val="clear" w:color="auto" w:fill="FFFFFF"/>
        <w:spacing w:before="120" w:after="120"/>
        <w:contextualSpacing/>
        <w:jc w:val="both"/>
        <w:rPr>
          <w:rFonts w:cstheme="minorHAnsi"/>
          <w:color w:val="202122"/>
        </w:rPr>
      </w:pPr>
    </w:p>
    <w:p w14:paraId="2A0E7C36" w14:textId="08BFFFDC" w:rsidR="00327135" w:rsidRDefault="00327135" w:rsidP="005B46C3">
      <w:pPr>
        <w:shd w:val="clear" w:color="auto" w:fill="FFFFFF"/>
        <w:spacing w:before="120" w:after="120"/>
        <w:contextualSpacing/>
        <w:jc w:val="both"/>
        <w:rPr>
          <w:rFonts w:cstheme="minorHAnsi"/>
          <w:color w:val="202122"/>
        </w:rPr>
      </w:pPr>
    </w:p>
    <w:p w14:paraId="48C73F09" w14:textId="39473A07" w:rsidR="00327135" w:rsidRDefault="00327135" w:rsidP="005B46C3">
      <w:pPr>
        <w:shd w:val="clear" w:color="auto" w:fill="FFFFFF"/>
        <w:spacing w:before="120" w:after="120"/>
        <w:contextualSpacing/>
        <w:jc w:val="both"/>
        <w:rPr>
          <w:rFonts w:cstheme="minorHAnsi"/>
          <w:color w:val="202122"/>
        </w:rPr>
      </w:pPr>
    </w:p>
    <w:p w14:paraId="7C89E353" w14:textId="40F07C68" w:rsidR="00327135" w:rsidRDefault="00327135" w:rsidP="005B46C3">
      <w:pPr>
        <w:shd w:val="clear" w:color="auto" w:fill="FFFFFF"/>
        <w:spacing w:before="120" w:after="120"/>
        <w:contextualSpacing/>
        <w:jc w:val="both"/>
        <w:rPr>
          <w:rFonts w:cstheme="minorHAnsi"/>
          <w:color w:val="202122"/>
        </w:rPr>
      </w:pPr>
    </w:p>
    <w:p w14:paraId="64E187E8" w14:textId="6C193EF5"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0778FF55" w:rsidR="00BD18E1" w:rsidRDefault="00CA478F" w:rsidP="00CA478F">
      <w:pPr>
        <w:jc w:val="both"/>
      </w:pPr>
      <w:r w:rsidRPr="00066837">
        <w:t>From Table</w:t>
      </w:r>
      <w:r w:rsidR="00546A28">
        <w:t xml:space="preserve"> 10.1</w:t>
      </w:r>
      <w:r w:rsidRPr="00066837">
        <w:t xml:space="preserve">, it can be observed that random forest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09466B66" w:rsidR="00CA478F" w:rsidRDefault="00CA478F" w:rsidP="00CA478F">
      <w:pPr>
        <w:jc w:val="both"/>
      </w:pPr>
      <w:r w:rsidRPr="009522E7">
        <w:t>From Table</w:t>
      </w:r>
      <w:r w:rsidR="006B57ED">
        <w:t xml:space="preserve"> 10.2</w:t>
      </w:r>
      <w:r w:rsidRPr="009522E7">
        <w:t>, it can be observed that logistic regression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308CF447" w:rsidR="00CA478F" w:rsidRDefault="00CA478F" w:rsidP="00CA478F">
      <w:pPr>
        <w:jc w:val="both"/>
      </w:pPr>
      <w:r w:rsidRPr="009522E7">
        <w:t>From Table</w:t>
      </w:r>
      <w:r w:rsidR="0075616C">
        <w:t xml:space="preserve"> 10.3</w:t>
      </w:r>
      <w:r w:rsidRPr="009522E7">
        <w:t>,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w:t>
      </w:r>
      <w:r>
        <w:lastRenderedPageBreak/>
        <w:t>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1074DD04" w14:textId="18ECE0EB" w:rsidR="00CA478F" w:rsidRDefault="00CA478F" w:rsidP="007F3A25">
      <w:pPr>
        <w:jc w:val="both"/>
      </w:pPr>
      <w:r w:rsidRPr="009522E7">
        <w:t>From Table</w:t>
      </w:r>
      <w:r w:rsidR="0075616C">
        <w:t xml:space="preserve"> 10.5</w:t>
      </w:r>
      <w:r w:rsidRPr="009522E7">
        <w:t xml:space="preserv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27D5317" w14:textId="2CE96A48" w:rsidR="0075616C" w:rsidRDefault="0075616C" w:rsidP="007F3A25">
      <w:pPr>
        <w:jc w:val="both"/>
      </w:pPr>
    </w:p>
    <w:p w14:paraId="119F063B" w14:textId="1CBEB025" w:rsidR="0075616C" w:rsidRDefault="0075616C" w:rsidP="007F3A25">
      <w:pPr>
        <w:jc w:val="both"/>
      </w:pPr>
    </w:p>
    <w:p w14:paraId="5A784372" w14:textId="77777777" w:rsidR="0075616C" w:rsidRDefault="0075616C" w:rsidP="007F3A25">
      <w:pPr>
        <w:jc w:val="both"/>
      </w:pPr>
    </w:p>
    <w:p w14:paraId="74A286B9" w14:textId="77777777" w:rsidR="007F3A25" w:rsidRDefault="007F3A25"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0468D4EF"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3A4174D9"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69F29A80"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3214CC09"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5C9D3944"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30B5DA2"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61D66FA5"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65DC3CA9" w14:textId="69857052" w:rsidR="00CA478F"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CE694E">
        <w:t xml:space="preserve"> </w:t>
      </w:r>
      <w:r>
        <w:t>recalling downward trend direction. ROC AUC score has been considerably satisfactory for all technical indicators.</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71B4DB3C">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66F0C357"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w:t>
      </w:r>
      <w:r w:rsidRPr="00066837">
        <w:lastRenderedPageBreak/>
        <w:t xml:space="preserve">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ogistic Regression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ogistic Regression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08005993" w:rsidR="001243D7" w:rsidRDefault="001243D7" w:rsidP="001243D7">
      <w:pPr>
        <w:jc w:val="both"/>
      </w:pPr>
      <w:r w:rsidRPr="00B34392">
        <w:t>From Table</w:t>
      </w:r>
      <w:r w:rsidR="001F669F">
        <w:t xml:space="preserve"> 12.2</w:t>
      </w:r>
      <w:r w:rsidRPr="00B34392">
        <w:t>,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Random Forest 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0E394C34" w:rsidR="001243D7" w:rsidRDefault="001243D7" w:rsidP="001243D7">
      <w:pPr>
        <w:jc w:val="both"/>
      </w:pPr>
      <w:r w:rsidRPr="00B34392">
        <w:t>From Table</w:t>
      </w:r>
      <w:r w:rsidR="001F669F">
        <w:t xml:space="preserve"> 12.3</w:t>
      </w:r>
      <w:r w:rsidRPr="00B34392">
        <w:t>,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338368EB" w14:textId="2812B035" w:rsidR="008B4A63" w:rsidRPr="008B4A63" w:rsidRDefault="008B4A63" w:rsidP="008B4A6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8B4A63">
        <w:rPr>
          <w:noProof/>
        </w:rPr>
        <w:t xml:space="preserve">Al-Bairmani, Z. A. A., &amp; Ismael, A. A. (2021). Using Logistic Regression Model to Study the Most Important Factors Which Affects Diabetes for the Elderly in the City of Hilla / 2019. </w:t>
      </w:r>
      <w:r w:rsidRPr="008B4A63">
        <w:rPr>
          <w:i/>
          <w:iCs/>
          <w:noProof/>
        </w:rPr>
        <w:t>Journal of Physics: Conference Series</w:t>
      </w:r>
      <w:r w:rsidRPr="008B4A63">
        <w:rPr>
          <w:noProof/>
        </w:rPr>
        <w:t xml:space="preserve">, </w:t>
      </w:r>
      <w:r w:rsidRPr="008B4A63">
        <w:rPr>
          <w:i/>
          <w:iCs/>
          <w:noProof/>
        </w:rPr>
        <w:t>1818</w:t>
      </w:r>
      <w:r w:rsidRPr="008B4A63">
        <w:rPr>
          <w:noProof/>
        </w:rPr>
        <w:t>(1). https://doi.org/10.1088/1742-6596/1818/1/012016</w:t>
      </w:r>
    </w:p>
    <w:p w14:paraId="535CD9C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lhomadi, A. (2021). Forecasting stock market prices : A machine learning approach. </w:t>
      </w:r>
      <w:r w:rsidRPr="008B4A63">
        <w:rPr>
          <w:i/>
          <w:iCs/>
          <w:noProof/>
        </w:rPr>
        <w:t>Digital Commons</w:t>
      </w:r>
      <w:r w:rsidRPr="008B4A63">
        <w:rPr>
          <w:noProof/>
        </w:rPr>
        <w:t xml:space="preserve">, </w:t>
      </w:r>
      <w:r w:rsidRPr="008B4A63">
        <w:rPr>
          <w:i/>
          <w:iCs/>
          <w:noProof/>
        </w:rPr>
        <w:t>11</w:t>
      </w:r>
      <w:r w:rsidRPr="008B4A63">
        <w:rPr>
          <w:noProof/>
        </w:rPr>
        <w:t>(2), 16–36.</w:t>
      </w:r>
    </w:p>
    <w:p w14:paraId="2C1CBD4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njani, T., &amp; Syarif, A. D. (2019). The Effect of Fundamental Analysis on Stock Returns using Data Panels ; Evidence Pharmaceutical Companies listed on IDX. </w:t>
      </w:r>
      <w:r w:rsidRPr="008B4A63">
        <w:rPr>
          <w:i/>
          <w:iCs/>
          <w:noProof/>
        </w:rPr>
        <w:t>International Journal of Innovate Science and Research Technology</w:t>
      </w:r>
      <w:r w:rsidRPr="008B4A63">
        <w:rPr>
          <w:noProof/>
        </w:rPr>
        <w:t xml:space="preserve">, </w:t>
      </w:r>
      <w:r w:rsidRPr="008B4A63">
        <w:rPr>
          <w:i/>
          <w:iCs/>
          <w:noProof/>
        </w:rPr>
        <w:t>4</w:t>
      </w:r>
      <w:r w:rsidRPr="008B4A63">
        <w:rPr>
          <w:noProof/>
        </w:rPr>
        <w:t>(7), 500–505.</w:t>
      </w:r>
    </w:p>
    <w:p w14:paraId="65954565"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Cornellius Yudha Wijaya. (2021). </w:t>
      </w:r>
      <w:r w:rsidRPr="008B4A63">
        <w:rPr>
          <w:i/>
          <w:iCs/>
          <w:noProof/>
        </w:rPr>
        <w:t>CRISP-DM Methodology For Your First Data Science Project</w:t>
      </w:r>
      <w:r w:rsidRPr="008B4A63">
        <w:rPr>
          <w:noProof/>
        </w:rPr>
        <w:t>. https://towardsdatascience.com/crisp-dm-methodology-for-your-first-data-science-project-769f35e0346c</w:t>
      </w:r>
    </w:p>
    <w:p w14:paraId="2A942B4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hham, A. Z. D., &amp; Ibrahim, A. A. (2020). Effects of Volatility and Trend Indicator for Improving Price Prediction of Cryptocurrency. </w:t>
      </w:r>
      <w:r w:rsidRPr="008B4A63">
        <w:rPr>
          <w:i/>
          <w:iCs/>
          <w:noProof/>
        </w:rPr>
        <w:t>IOP Conference Series: Materials Science and Engineering</w:t>
      </w:r>
      <w:r w:rsidRPr="008B4A63">
        <w:rPr>
          <w:noProof/>
        </w:rPr>
        <w:t xml:space="preserve">, </w:t>
      </w:r>
      <w:r w:rsidRPr="008B4A63">
        <w:rPr>
          <w:i/>
          <w:iCs/>
          <w:noProof/>
        </w:rPr>
        <w:t>928</w:t>
      </w:r>
      <w:r w:rsidRPr="008B4A63">
        <w:rPr>
          <w:noProof/>
        </w:rPr>
        <w:t>(3). https://doi.org/10.1088/1757-899X/928/3/032043</w:t>
      </w:r>
    </w:p>
    <w:p w14:paraId="114D18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r, A. N. (2021). PRINCIPAL COMPONENT ANALYSIS (PCA) (Using Eigen Decomposition). </w:t>
      </w:r>
      <w:r w:rsidRPr="008B4A63">
        <w:rPr>
          <w:i/>
          <w:iCs/>
          <w:noProof/>
        </w:rPr>
        <w:t>Gsj</w:t>
      </w:r>
      <w:r w:rsidRPr="008B4A63">
        <w:rPr>
          <w:noProof/>
        </w:rPr>
        <w:t xml:space="preserve">, </w:t>
      </w:r>
      <w:r w:rsidRPr="008B4A63">
        <w:rPr>
          <w:i/>
          <w:iCs/>
          <w:noProof/>
        </w:rPr>
        <w:t>9</w:t>
      </w:r>
      <w:r w:rsidRPr="008B4A63">
        <w:rPr>
          <w:noProof/>
        </w:rPr>
        <w:t>(7), 240–252. www.globalscientificjournal.com</w:t>
      </w:r>
    </w:p>
    <w:p w14:paraId="55BACB3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Elbialy, B. A. (2019). The Effect of Using Technical and Fundamental Analysis on the Effectiveness of Investment Decisions of Traders on the Egyptian Stock Exchange. </w:t>
      </w:r>
      <w:r w:rsidRPr="008B4A63">
        <w:rPr>
          <w:i/>
          <w:iCs/>
          <w:noProof/>
        </w:rPr>
        <w:t>International Journal of Applied Engineering Research</w:t>
      </w:r>
      <w:r w:rsidRPr="008B4A63">
        <w:rPr>
          <w:noProof/>
        </w:rPr>
        <w:t xml:space="preserve">, </w:t>
      </w:r>
      <w:r w:rsidRPr="008B4A63">
        <w:rPr>
          <w:i/>
          <w:iCs/>
          <w:noProof/>
        </w:rPr>
        <w:t>14</w:t>
      </w:r>
      <w:r w:rsidRPr="008B4A63">
        <w:rPr>
          <w:noProof/>
        </w:rPr>
        <w:t>(24), 4492–4501. http://www.ripublication.com</w:t>
      </w:r>
    </w:p>
    <w:p w14:paraId="7A141FC0"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Faijareon, C., &amp; Sornil, O. (2019). Evolving and combining technical indicators to generate trading strategies. </w:t>
      </w:r>
      <w:r w:rsidRPr="008B4A63">
        <w:rPr>
          <w:i/>
          <w:iCs/>
          <w:noProof/>
        </w:rPr>
        <w:t>Journal of Physics: Conference Series</w:t>
      </w:r>
      <w:r w:rsidRPr="008B4A63">
        <w:rPr>
          <w:noProof/>
        </w:rPr>
        <w:t xml:space="preserve">, </w:t>
      </w:r>
      <w:r w:rsidRPr="008B4A63">
        <w:rPr>
          <w:i/>
          <w:iCs/>
          <w:noProof/>
        </w:rPr>
        <w:t>1195</w:t>
      </w:r>
      <w:r w:rsidRPr="008B4A63">
        <w:rPr>
          <w:noProof/>
        </w:rPr>
        <w:t>(1). https://doi.org/10.1088/1742-6596/1195/1/012010</w:t>
      </w:r>
    </w:p>
    <w:p w14:paraId="7113103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feez, M. A., Rashid, M., Tariq, H., Abideen, Z. U., Alotaibi, S. S., &amp; Sinky, M. H. (2021). Performance improvement of decision tree: A robust classifier using tabu search algorithm. </w:t>
      </w:r>
      <w:r w:rsidRPr="008B4A63">
        <w:rPr>
          <w:i/>
          <w:iCs/>
          <w:noProof/>
        </w:rPr>
        <w:t>Applied Sciences (Switzerland)</w:t>
      </w:r>
      <w:r w:rsidRPr="008B4A63">
        <w:rPr>
          <w:noProof/>
        </w:rPr>
        <w:t xml:space="preserve">, </w:t>
      </w:r>
      <w:r w:rsidRPr="008B4A63">
        <w:rPr>
          <w:i/>
          <w:iCs/>
          <w:noProof/>
        </w:rPr>
        <w:t>11</w:t>
      </w:r>
      <w:r w:rsidRPr="008B4A63">
        <w:rPr>
          <w:noProof/>
        </w:rPr>
        <w:t>(15). https://doi.org/10.3390/app11156728</w:t>
      </w:r>
    </w:p>
    <w:p w14:paraId="03621DC6"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nsen, K. B. (2020). The virtue of simplicity: On machine learning models in algorithmic trading. </w:t>
      </w:r>
      <w:r w:rsidRPr="008B4A63">
        <w:rPr>
          <w:i/>
          <w:iCs/>
          <w:noProof/>
        </w:rPr>
        <w:t>Big Data and Society</w:t>
      </w:r>
      <w:r w:rsidRPr="008B4A63">
        <w:rPr>
          <w:noProof/>
        </w:rPr>
        <w:t xml:space="preserve">, </w:t>
      </w:r>
      <w:r w:rsidRPr="008B4A63">
        <w:rPr>
          <w:i/>
          <w:iCs/>
          <w:noProof/>
        </w:rPr>
        <w:t>7</w:t>
      </w:r>
      <w:r w:rsidRPr="008B4A63">
        <w:rPr>
          <w:noProof/>
        </w:rPr>
        <w:t>(1). https://doi.org/10.1177/2053951720926558</w:t>
      </w:r>
    </w:p>
    <w:p w14:paraId="661CD7E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uang, Y., Capretz, L. F., &amp; Ho, D. (2021). Machine Learning for Stock Prediction Based on Fundamental Analysis. </w:t>
      </w:r>
      <w:r w:rsidRPr="008B4A63">
        <w:rPr>
          <w:i/>
          <w:iCs/>
          <w:noProof/>
        </w:rPr>
        <w:t xml:space="preserve">2021 IEEE Symposium Series on Computational Intelligence, </w:t>
      </w:r>
      <w:r w:rsidRPr="008B4A63">
        <w:rPr>
          <w:i/>
          <w:iCs/>
          <w:noProof/>
        </w:rPr>
        <w:lastRenderedPageBreak/>
        <w:t>SSCI 2021 - Proceedings</w:t>
      </w:r>
      <w:r w:rsidRPr="008B4A63">
        <w:rPr>
          <w:noProof/>
        </w:rPr>
        <w:t>. https://doi.org/10.1109/SSCI50451.2021.9660134</w:t>
      </w:r>
    </w:p>
    <w:p w14:paraId="7B944BE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Jena, M., &amp; Dehuri, S. (2020). Decision tree for classification and regression: A state-of-the art review. </w:t>
      </w:r>
      <w:r w:rsidRPr="008B4A63">
        <w:rPr>
          <w:i/>
          <w:iCs/>
          <w:noProof/>
        </w:rPr>
        <w:t>Informatica (Slovenia)</w:t>
      </w:r>
      <w:r w:rsidRPr="008B4A63">
        <w:rPr>
          <w:noProof/>
        </w:rPr>
        <w:t xml:space="preserve">, </w:t>
      </w:r>
      <w:r w:rsidRPr="008B4A63">
        <w:rPr>
          <w:i/>
          <w:iCs/>
          <w:noProof/>
        </w:rPr>
        <w:t>44</w:t>
      </w:r>
      <w:r w:rsidRPr="008B4A63">
        <w:rPr>
          <w:noProof/>
        </w:rPr>
        <w:t>(4), 405–420. https://doi.org/10.31449/INF.V44I4.3023</w:t>
      </w:r>
    </w:p>
    <w:p w14:paraId="0330CE9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Kimbonguila, A., Matos, L., Petit, J., Scher, J., &amp; Nzikou, J.-M. (2019). Effect of Physical Treatment on the Physicochemical, Rheological and Functional Properties of Yam Meal of the Cultivar “Ngumvu” From Dioscorea Alata L. of Congo. </w:t>
      </w:r>
      <w:r w:rsidRPr="008B4A63">
        <w:rPr>
          <w:i/>
          <w:iCs/>
          <w:noProof/>
        </w:rPr>
        <w:t>International Journal of Recent Scientific Research</w:t>
      </w:r>
      <w:r w:rsidRPr="008B4A63">
        <w:rPr>
          <w:noProof/>
        </w:rPr>
        <w:t xml:space="preserve">, </w:t>
      </w:r>
      <w:r w:rsidRPr="008B4A63">
        <w:rPr>
          <w:i/>
          <w:iCs/>
          <w:noProof/>
        </w:rPr>
        <w:t>10</w:t>
      </w:r>
      <w:r w:rsidRPr="008B4A63">
        <w:rPr>
          <w:noProof/>
        </w:rPr>
        <w:t>, 30693–30695. https://doi.org/10.24327/IJRSR</w:t>
      </w:r>
    </w:p>
    <w:p w14:paraId="0272191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gner, N., Lavin, J. F., Valle, M., &amp; Hardy, N. (2021). The predictive power of stock market’s expectations volatility: A financial synchronization phenomenon. </w:t>
      </w:r>
      <w:r w:rsidRPr="008B4A63">
        <w:rPr>
          <w:i/>
          <w:iCs/>
          <w:noProof/>
        </w:rPr>
        <w:t>PLoS ONE</w:t>
      </w:r>
      <w:r w:rsidRPr="008B4A63">
        <w:rPr>
          <w:noProof/>
        </w:rPr>
        <w:t xml:space="preserve">, </w:t>
      </w:r>
      <w:r w:rsidRPr="008B4A63">
        <w:rPr>
          <w:i/>
          <w:iCs/>
          <w:noProof/>
        </w:rPr>
        <w:t>16</w:t>
      </w:r>
      <w:r w:rsidRPr="008B4A63">
        <w:rPr>
          <w:noProof/>
        </w:rPr>
        <w:t>(5 May), 1–21. https://doi.org/10.1371/journal.pone.0250846</w:t>
      </w:r>
    </w:p>
    <w:p w14:paraId="6E39AE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rkoulidakis, I., Kopsiaftis, G., Rallis, I., &amp; Georgoulas, I. (2021). Multi-Class Confusion Matrix Reduction method and its application on Net Promoter Score classification problem. </w:t>
      </w:r>
      <w:r w:rsidRPr="008B4A63">
        <w:rPr>
          <w:i/>
          <w:iCs/>
          <w:noProof/>
        </w:rPr>
        <w:t>ACM International Conference Proceeding Series</w:t>
      </w:r>
      <w:r w:rsidRPr="008B4A63">
        <w:rPr>
          <w:noProof/>
        </w:rPr>
        <w:t>, 412–419. https://doi.org/10.1145/3453892.3461323</w:t>
      </w:r>
    </w:p>
    <w:p w14:paraId="35E07EC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hapatra, S., &amp; Misra, A. K. (2020). Momentum returns: A portfolio-based empirical study to establish evidence, factors and profitability in Indian stock market. </w:t>
      </w:r>
      <w:r w:rsidRPr="008B4A63">
        <w:rPr>
          <w:i/>
          <w:iCs/>
          <w:noProof/>
        </w:rPr>
        <w:t>IIMB Management Review</w:t>
      </w:r>
      <w:r w:rsidRPr="008B4A63">
        <w:rPr>
          <w:noProof/>
        </w:rPr>
        <w:t xml:space="preserve">, </w:t>
      </w:r>
      <w:r w:rsidRPr="008B4A63">
        <w:rPr>
          <w:i/>
          <w:iCs/>
          <w:noProof/>
        </w:rPr>
        <w:t>32</w:t>
      </w:r>
      <w:r w:rsidRPr="008B4A63">
        <w:rPr>
          <w:noProof/>
        </w:rPr>
        <w:t>(1), 75–84. https://doi.org/10.1016/j.iimb.2019.07.007</w:t>
      </w:r>
    </w:p>
    <w:p w14:paraId="006BB31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neycontrol. (n.d.). </w:t>
      </w:r>
      <w:r w:rsidRPr="008B4A63">
        <w:rPr>
          <w:i/>
          <w:iCs/>
          <w:noProof/>
        </w:rPr>
        <w:t>HDFC Bank Ltd.TECHNICALS</w:t>
      </w:r>
      <w:r w:rsidRPr="008B4A63">
        <w:rPr>
          <w:noProof/>
        </w:rPr>
        <w:t>. https://www.moneycontrol.com/technical-analysis/hdfcbank/HDF01/weekly</w:t>
      </w:r>
    </w:p>
    <w:p w14:paraId="3EC15DCE"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ukerji, P., Chung, C., Walsh, T., &amp; Xiong, B. (2019). The Impact of Algorithmic Trading in a Simulated Asset Market. </w:t>
      </w:r>
      <w:r w:rsidRPr="008B4A63">
        <w:rPr>
          <w:i/>
          <w:iCs/>
          <w:noProof/>
        </w:rPr>
        <w:t>Journal of Risk and Financial Management</w:t>
      </w:r>
      <w:r w:rsidRPr="008B4A63">
        <w:rPr>
          <w:noProof/>
        </w:rPr>
        <w:t xml:space="preserve">, </w:t>
      </w:r>
      <w:r w:rsidRPr="008B4A63">
        <w:rPr>
          <w:i/>
          <w:iCs/>
          <w:noProof/>
        </w:rPr>
        <w:t>12</w:t>
      </w:r>
      <w:r w:rsidRPr="008B4A63">
        <w:rPr>
          <w:noProof/>
        </w:rPr>
        <w:t>(2), 68. https://doi.org/10.3390/jrfm12020068</w:t>
      </w:r>
    </w:p>
    <w:p w14:paraId="1B387E6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8B4A63">
        <w:rPr>
          <w:i/>
          <w:iCs/>
          <w:noProof/>
        </w:rPr>
        <w:t>SLAS Discovery</w:t>
      </w:r>
      <w:r w:rsidRPr="008B4A63">
        <w:rPr>
          <w:noProof/>
        </w:rPr>
        <w:t xml:space="preserve">, </w:t>
      </w:r>
      <w:r w:rsidRPr="008B4A63">
        <w:rPr>
          <w:i/>
          <w:iCs/>
          <w:noProof/>
        </w:rPr>
        <w:t>25</w:t>
      </w:r>
      <w:r w:rsidRPr="008B4A63">
        <w:rPr>
          <w:noProof/>
        </w:rPr>
        <w:t>(6), 655–664. https://doi.org/10.1177/2472555220919345</w:t>
      </w:r>
    </w:p>
    <w:p w14:paraId="61552CA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ajkar, A., Kumaria, A., Raut, A., &amp; Kulkarni, N. (2021). Stock Market Price Prediction and Analysis. </w:t>
      </w:r>
      <w:r w:rsidRPr="008B4A63">
        <w:rPr>
          <w:i/>
          <w:iCs/>
          <w:noProof/>
        </w:rPr>
        <w:t>International Journal of Engineering Research &amp; Technology</w:t>
      </w:r>
      <w:r w:rsidRPr="008B4A63">
        <w:rPr>
          <w:noProof/>
        </w:rPr>
        <w:t xml:space="preserve">, </w:t>
      </w:r>
      <w:r w:rsidRPr="008B4A63">
        <w:rPr>
          <w:i/>
          <w:iCs/>
          <w:noProof/>
        </w:rPr>
        <w:t>10</w:t>
      </w:r>
      <w:r w:rsidRPr="008B4A63">
        <w:rPr>
          <w:noProof/>
        </w:rPr>
        <w:t>(06), 115–119.</w:t>
      </w:r>
    </w:p>
    <w:p w14:paraId="1B9FAFB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ouf, N., Malik, M. B., Arif, T., Sharma, S., Singh, S., Aich, S., &amp; Kim, H. C. (2021). Stock market prediction using machine learning techniques: A decade survey on </w:t>
      </w:r>
      <w:r w:rsidRPr="008B4A63">
        <w:rPr>
          <w:noProof/>
        </w:rPr>
        <w:lastRenderedPageBreak/>
        <w:t xml:space="preserve">methodologies, recent developments, and future directions. </w:t>
      </w:r>
      <w:r w:rsidRPr="008B4A63">
        <w:rPr>
          <w:i/>
          <w:iCs/>
          <w:noProof/>
        </w:rPr>
        <w:t>Electronics (Switzerland)</w:t>
      </w:r>
      <w:r w:rsidRPr="008B4A63">
        <w:rPr>
          <w:noProof/>
        </w:rPr>
        <w:t xml:space="preserve">, </w:t>
      </w:r>
      <w:r w:rsidRPr="008B4A63">
        <w:rPr>
          <w:i/>
          <w:iCs/>
          <w:noProof/>
        </w:rPr>
        <w:t>10</w:t>
      </w:r>
      <w:r w:rsidRPr="008B4A63">
        <w:rPr>
          <w:noProof/>
        </w:rPr>
        <w:t>(21). https://doi.org/10.3390/electronics10212717</w:t>
      </w:r>
    </w:p>
    <w:p w14:paraId="58256C54"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chonlau, M., &amp; Zou, R. Y. (2020). The random forest algorithm for statistical learning. </w:t>
      </w:r>
      <w:r w:rsidRPr="008B4A63">
        <w:rPr>
          <w:i/>
          <w:iCs/>
          <w:noProof/>
        </w:rPr>
        <w:t>Stata Journal</w:t>
      </w:r>
      <w:r w:rsidRPr="008B4A63">
        <w:rPr>
          <w:noProof/>
        </w:rPr>
        <w:t xml:space="preserve">, </w:t>
      </w:r>
      <w:r w:rsidRPr="008B4A63">
        <w:rPr>
          <w:i/>
          <w:iCs/>
          <w:noProof/>
        </w:rPr>
        <w:t>20</w:t>
      </w:r>
      <w:r w:rsidRPr="008B4A63">
        <w:rPr>
          <w:noProof/>
        </w:rPr>
        <w:t>(1), 3–29. https://doi.org/10.1177/1536867X20909688</w:t>
      </w:r>
    </w:p>
    <w:p w14:paraId="2EB9B2B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hah, D., Isah, H., &amp; Zulkernine, F. (2019). Stock market analysis: A review and taxonomy of prediction techniques. </w:t>
      </w:r>
      <w:r w:rsidRPr="008B4A63">
        <w:rPr>
          <w:i/>
          <w:iCs/>
          <w:noProof/>
        </w:rPr>
        <w:t>International Journal of Financial Studies</w:t>
      </w:r>
      <w:r w:rsidRPr="008B4A63">
        <w:rPr>
          <w:noProof/>
        </w:rPr>
        <w:t xml:space="preserve">, </w:t>
      </w:r>
      <w:r w:rsidRPr="008B4A63">
        <w:rPr>
          <w:i/>
          <w:iCs/>
          <w:noProof/>
        </w:rPr>
        <w:t>7</w:t>
      </w:r>
      <w:r w:rsidRPr="008B4A63">
        <w:rPr>
          <w:noProof/>
        </w:rPr>
        <w:t>(2). https://doi.org/10.3390/ijfs7020026</w:t>
      </w:r>
    </w:p>
    <w:p w14:paraId="250A45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ilva, I., &amp; Naranjo, J. E. (2020). A systematic methodology to evaluate prediction models for driving style classification. </w:t>
      </w:r>
      <w:r w:rsidRPr="008B4A63">
        <w:rPr>
          <w:i/>
          <w:iCs/>
          <w:noProof/>
        </w:rPr>
        <w:t>Sensors (Switzerland)</w:t>
      </w:r>
      <w:r w:rsidRPr="008B4A63">
        <w:rPr>
          <w:noProof/>
        </w:rPr>
        <w:t xml:space="preserve">, </w:t>
      </w:r>
      <w:r w:rsidRPr="008B4A63">
        <w:rPr>
          <w:i/>
          <w:iCs/>
          <w:noProof/>
        </w:rPr>
        <w:t>20</w:t>
      </w:r>
      <w:r w:rsidRPr="008B4A63">
        <w:rPr>
          <w:noProof/>
        </w:rPr>
        <w:t>(6), 1–21. https://doi.org/10.3390/s20061692</w:t>
      </w:r>
    </w:p>
    <w:p w14:paraId="1622380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onkiya, P., Bajpai, V., &amp; Bansal, A. (2021). </w:t>
      </w:r>
      <w:r w:rsidRPr="008B4A63">
        <w:rPr>
          <w:i/>
          <w:iCs/>
          <w:noProof/>
        </w:rPr>
        <w:t>Stock price prediction using BERT and GAN</w:t>
      </w:r>
      <w:r w:rsidRPr="008B4A63">
        <w:rPr>
          <w:noProof/>
        </w:rPr>
        <w:t>. http://arxiv.org/abs/2107.09055</w:t>
      </w:r>
    </w:p>
    <w:p w14:paraId="39CC529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Thanekar, G. S., &amp; Shaikh, Z. S. (2021). Analysis and Evaluation of Technical Indicators for Prediction of Stock Market. </w:t>
      </w:r>
      <w:r w:rsidRPr="008B4A63">
        <w:rPr>
          <w:i/>
          <w:iCs/>
          <w:noProof/>
        </w:rPr>
        <w:t>International Journal of Engineering Research &amp; Technology (IJERT)</w:t>
      </w:r>
      <w:r w:rsidRPr="008B4A63">
        <w:rPr>
          <w:noProof/>
        </w:rPr>
        <w:t xml:space="preserve">, </w:t>
      </w:r>
      <w:r w:rsidRPr="008B4A63">
        <w:rPr>
          <w:i/>
          <w:iCs/>
          <w:noProof/>
        </w:rPr>
        <w:t>10</w:t>
      </w:r>
      <w:r w:rsidRPr="008B4A63">
        <w:rPr>
          <w:noProof/>
        </w:rPr>
        <w:t>(May), 341–344.</w:t>
      </w:r>
    </w:p>
    <w:p w14:paraId="6E8A245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Wang, L. (2019). Research and Implementation of Machine Learning Classifier Based on KNN. </w:t>
      </w:r>
      <w:r w:rsidRPr="008B4A63">
        <w:rPr>
          <w:i/>
          <w:iCs/>
          <w:noProof/>
        </w:rPr>
        <w:t>IOP Conference Series: Materials Science and Engineering</w:t>
      </w:r>
      <w:r w:rsidRPr="008B4A63">
        <w:rPr>
          <w:noProof/>
        </w:rPr>
        <w:t xml:space="preserve">, </w:t>
      </w:r>
      <w:r w:rsidRPr="008B4A63">
        <w:rPr>
          <w:i/>
          <w:iCs/>
          <w:noProof/>
        </w:rPr>
        <w:t>677</w:t>
      </w:r>
      <w:r w:rsidRPr="008B4A63">
        <w:rPr>
          <w:noProof/>
        </w:rPr>
        <w:t>(5), 0–5. https://doi.org/10.1088/1757-899X/677/5/052038</w:t>
      </w:r>
    </w:p>
    <w:p w14:paraId="44A190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Zhang, P., Jia, Y., &amp; Shang, Y. (2022). Research and application of XGBoost in imbalanced data. </w:t>
      </w:r>
      <w:r w:rsidRPr="008B4A63">
        <w:rPr>
          <w:i/>
          <w:iCs/>
          <w:noProof/>
        </w:rPr>
        <w:t>International Journal of Distributed Sensor Networks</w:t>
      </w:r>
      <w:r w:rsidRPr="008B4A63">
        <w:rPr>
          <w:noProof/>
        </w:rPr>
        <w:t xml:space="preserve">, </w:t>
      </w:r>
      <w:r w:rsidRPr="008B4A63">
        <w:rPr>
          <w:i/>
          <w:iCs/>
          <w:noProof/>
        </w:rPr>
        <w:t>18</w:t>
      </w:r>
      <w:r w:rsidRPr="008B4A63">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69C8D71F" w:rsidR="00D92B76" w:rsidRDefault="00E263CC" w:rsidP="00C14E2B">
      <w:hyperlink r:id="rId17" w:history="1">
        <w:r w:rsidR="00E05CD2" w:rsidRPr="00F0128E">
          <w:rPr>
            <w:rStyle w:val="Hyperlink"/>
          </w:rPr>
          <w:t>https://github.com/Embedded-org/ACCOMPLISHMENTS/tree/master/RACE_CAPSTONE_PROJECT2</w:t>
        </w:r>
      </w:hyperlink>
    </w:p>
    <w:p w14:paraId="651E483B" w14:textId="71EE5CB0" w:rsidR="00E05CD2" w:rsidRDefault="00E05CD2" w:rsidP="00C14E2B"/>
    <w:p w14:paraId="6066B9C8" w14:textId="77777777" w:rsidR="00E05CD2" w:rsidRDefault="00E05CD2" w:rsidP="00C14E2B"/>
    <w:sectPr w:rsidR="00E05CD2" w:rsidSect="00C67774">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4CDEA" w14:textId="77777777" w:rsidR="00E263CC" w:rsidRDefault="00E263CC" w:rsidP="002C3450">
      <w:pPr>
        <w:spacing w:line="240" w:lineRule="auto"/>
      </w:pPr>
      <w:r>
        <w:separator/>
      </w:r>
    </w:p>
  </w:endnote>
  <w:endnote w:type="continuationSeparator" w:id="0">
    <w:p w14:paraId="55F61CB5" w14:textId="77777777" w:rsidR="00E263CC" w:rsidRDefault="00E263CC"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E263CC">
      <w:fldChar w:fldCharType="begin"/>
    </w:r>
    <w:r w:rsidR="00E263CC">
      <w:instrText xml:space="preserve"> NUMPAGES  \* Arabic  \* MERGEFORMAT </w:instrText>
    </w:r>
    <w:r w:rsidR="00E263CC">
      <w:fldChar w:fldCharType="separate"/>
    </w:r>
    <w:r w:rsidR="00FC4FF9">
      <w:rPr>
        <w:noProof/>
      </w:rPr>
      <w:t>33</w:t>
    </w:r>
    <w:r w:rsidR="00E263CC">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295FC" w14:textId="77777777" w:rsidR="00E263CC" w:rsidRDefault="00E263CC" w:rsidP="00A744FE">
      <w:pPr>
        <w:spacing w:line="240" w:lineRule="auto"/>
      </w:pPr>
      <w:r>
        <w:separator/>
      </w:r>
    </w:p>
  </w:footnote>
  <w:footnote w:type="continuationSeparator" w:id="0">
    <w:p w14:paraId="19BDEABD" w14:textId="77777777" w:rsidR="00E263CC" w:rsidRDefault="00E263CC"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wNagH8jRuVLQAAAA=="/>
  </w:docVars>
  <w:rsids>
    <w:rsidRoot w:val="00A744FE"/>
    <w:rsid w:val="00001442"/>
    <w:rsid w:val="0000649A"/>
    <w:rsid w:val="00012475"/>
    <w:rsid w:val="000149BE"/>
    <w:rsid w:val="0001597F"/>
    <w:rsid w:val="00015D8A"/>
    <w:rsid w:val="00016A60"/>
    <w:rsid w:val="00016DB0"/>
    <w:rsid w:val="00020536"/>
    <w:rsid w:val="00023535"/>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803F8"/>
    <w:rsid w:val="00082148"/>
    <w:rsid w:val="00085C75"/>
    <w:rsid w:val="00090B35"/>
    <w:rsid w:val="00091E1B"/>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3C06"/>
    <w:rsid w:val="000E3F2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204B"/>
    <w:rsid w:val="0013527A"/>
    <w:rsid w:val="0013568B"/>
    <w:rsid w:val="00135810"/>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336F"/>
    <w:rsid w:val="00233D61"/>
    <w:rsid w:val="00236664"/>
    <w:rsid w:val="00237AFD"/>
    <w:rsid w:val="00245F27"/>
    <w:rsid w:val="00246D88"/>
    <w:rsid w:val="00250AEA"/>
    <w:rsid w:val="00254BE6"/>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B08C2"/>
    <w:rsid w:val="002B1682"/>
    <w:rsid w:val="002B573F"/>
    <w:rsid w:val="002C0211"/>
    <w:rsid w:val="002C3450"/>
    <w:rsid w:val="002C3E19"/>
    <w:rsid w:val="002C5250"/>
    <w:rsid w:val="002C531D"/>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594E"/>
    <w:rsid w:val="00327135"/>
    <w:rsid w:val="00327690"/>
    <w:rsid w:val="003278CD"/>
    <w:rsid w:val="00332C7C"/>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0706"/>
    <w:rsid w:val="004012B7"/>
    <w:rsid w:val="00410650"/>
    <w:rsid w:val="0041653D"/>
    <w:rsid w:val="00417501"/>
    <w:rsid w:val="0042328F"/>
    <w:rsid w:val="004258B5"/>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7038A"/>
    <w:rsid w:val="00570BC3"/>
    <w:rsid w:val="00571E95"/>
    <w:rsid w:val="00573215"/>
    <w:rsid w:val="00573773"/>
    <w:rsid w:val="00574258"/>
    <w:rsid w:val="00575923"/>
    <w:rsid w:val="00581587"/>
    <w:rsid w:val="00582F82"/>
    <w:rsid w:val="00583D97"/>
    <w:rsid w:val="005947A5"/>
    <w:rsid w:val="00595135"/>
    <w:rsid w:val="00596415"/>
    <w:rsid w:val="005968E2"/>
    <w:rsid w:val="00596C92"/>
    <w:rsid w:val="005A0148"/>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1D85"/>
    <w:rsid w:val="006640CC"/>
    <w:rsid w:val="00665BE5"/>
    <w:rsid w:val="00671AD6"/>
    <w:rsid w:val="006735C8"/>
    <w:rsid w:val="006749DE"/>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C0C14"/>
    <w:rsid w:val="006C5FB1"/>
    <w:rsid w:val="006C72C3"/>
    <w:rsid w:val="006C7ABE"/>
    <w:rsid w:val="006D0F82"/>
    <w:rsid w:val="006D4B15"/>
    <w:rsid w:val="006D6DDE"/>
    <w:rsid w:val="006E01CF"/>
    <w:rsid w:val="006E0BB1"/>
    <w:rsid w:val="006F0A78"/>
    <w:rsid w:val="006F0D1B"/>
    <w:rsid w:val="006F169F"/>
    <w:rsid w:val="006F307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10FD"/>
    <w:rsid w:val="00883CC7"/>
    <w:rsid w:val="00885D40"/>
    <w:rsid w:val="00887B64"/>
    <w:rsid w:val="00891FE8"/>
    <w:rsid w:val="00897940"/>
    <w:rsid w:val="00897954"/>
    <w:rsid w:val="00897B4B"/>
    <w:rsid w:val="008A31A9"/>
    <w:rsid w:val="008A472B"/>
    <w:rsid w:val="008A78DE"/>
    <w:rsid w:val="008A7D26"/>
    <w:rsid w:val="008B4A63"/>
    <w:rsid w:val="008B73CA"/>
    <w:rsid w:val="008B7ACE"/>
    <w:rsid w:val="008C2FF5"/>
    <w:rsid w:val="008C3BC0"/>
    <w:rsid w:val="008C6EFE"/>
    <w:rsid w:val="008D2084"/>
    <w:rsid w:val="008D5AF9"/>
    <w:rsid w:val="008E1354"/>
    <w:rsid w:val="008E2172"/>
    <w:rsid w:val="008E28D8"/>
    <w:rsid w:val="008E393E"/>
    <w:rsid w:val="008E3FB8"/>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732"/>
    <w:rsid w:val="00A0781B"/>
    <w:rsid w:val="00A07B0B"/>
    <w:rsid w:val="00A07D03"/>
    <w:rsid w:val="00A1697F"/>
    <w:rsid w:val="00A16A06"/>
    <w:rsid w:val="00A17B66"/>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45B0"/>
    <w:rsid w:val="00AA527F"/>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B20"/>
    <w:rsid w:val="00CE2EFC"/>
    <w:rsid w:val="00CE46E2"/>
    <w:rsid w:val="00CE5291"/>
    <w:rsid w:val="00CE628A"/>
    <w:rsid w:val="00CE694E"/>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CD2"/>
    <w:rsid w:val="00E05E15"/>
    <w:rsid w:val="00E1097D"/>
    <w:rsid w:val="00E25BA0"/>
    <w:rsid w:val="00E25E12"/>
    <w:rsid w:val="00E263CC"/>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CCD"/>
    <w:rsid w:val="00F822F4"/>
    <w:rsid w:val="00F82A53"/>
    <w:rsid w:val="00F83DDE"/>
    <w:rsid w:val="00F85EF0"/>
    <w:rsid w:val="00F86B85"/>
    <w:rsid w:val="00F93203"/>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9</TotalTime>
  <Pages>52</Pages>
  <Words>19161</Words>
  <Characters>109219</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733</cp:revision>
  <cp:lastPrinted>2022-08-16T02:55:00Z</cp:lastPrinted>
  <dcterms:created xsi:type="dcterms:W3CDTF">2020-10-12T10:08:00Z</dcterms:created>
  <dcterms:modified xsi:type="dcterms:W3CDTF">2022-09-2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